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docProps/app.xml" ContentType="application/vnd.openxmlformats-officedocument.extended-propertie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F2996" w:rsidRPr="00134979" w:rsidRDefault="002F2996" w:rsidP="00134979">
      <w:pPr>
        <w:rPr>
          <w:rFonts w:ascii="Times New Roman" w:hAnsi="Times New Roman"/>
          <w:b/>
          <w:u w:val="single"/>
        </w:rPr>
      </w:pPr>
      <w:r w:rsidRPr="00134979">
        <w:rPr>
          <w:rFonts w:ascii="Times New Roman" w:hAnsi="Times New Roman"/>
          <w:b/>
          <w:u w:val="single"/>
        </w:rPr>
        <w:t>List of specimens identified for this study and used to build the distribution maps: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</w:rPr>
        <w:tab/>
        <w:t>In cases where we have many samples from approximately the same locality only a minor number of records are listed; the number in parentheses is the number of specimens caught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u w:val="single"/>
        </w:rPr>
        <w:t>Abbreviations:</w:t>
      </w:r>
      <w:r w:rsidRPr="00134979">
        <w:rPr>
          <w:rFonts w:ascii="Times New Roman" w:hAnsi="Times New Roman"/>
        </w:rPr>
        <w:t xml:space="preserve"> BIO: Bedford Institute of Ocenanography, Halifax, NS, Canada; IEO: Instituto Español de Oceanographía, Vigo, Spain; INHM: The Icelandic Natural History Museum, Iceland; KLF: The Kaldbak Laboratory, The Faroe Islands; MNHN: Museum of Natural History, Paris, France; PC: University of Bergen collection (HTR), Norway; SMNH: Swedish Museum of Natural History, Stockholm; UPSZMC: The Zoological Museum of Uppsala, Sweden; ZMBN: Bergen Museum, Bergen, Norway; ZMH: Zoologisches Museum, Hamburg, Germany; ZMUC: The Zoological Museum, Copenhagen, Denmark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</w:rPr>
      </w:pPr>
      <w:r w:rsidRPr="00134979">
        <w:rPr>
          <w:rFonts w:ascii="Times New Roman" w:hAnsi="Times New Roman"/>
          <w:i/>
          <w:smallCaps/>
        </w:rPr>
        <w:t xml:space="preserve">Geodia atlantica </w:t>
      </w:r>
      <w:r w:rsidRPr="00F40EED">
        <w:rPr>
          <w:rFonts w:ascii="Times New Roman" w:hAnsi="Times New Roman"/>
          <w:smallCaps/>
        </w:rPr>
        <w:t>(Stephens, 1915)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Norway:</w:t>
      </w:r>
      <w:r w:rsidRPr="00134979">
        <w:rPr>
          <w:rFonts w:ascii="Times New Roman" w:hAnsi="Times New Roman"/>
        </w:rPr>
        <w:t xml:space="preserve"> ‘Skalle oil field’, 71°50’N, 20°50’E, 310 m (footage of ROV). Ecosystem Barents Sea 2007’, st. 2562, 71°40'4.19"N, 23°11'16.19"E, 375 m, PC. </w:t>
      </w:r>
      <w:r w:rsidRPr="00134979">
        <w:rPr>
          <w:rFonts w:ascii="Times New Roman" w:hAnsi="Times New Roman"/>
          <w:color w:val="000000"/>
        </w:rPr>
        <w:t xml:space="preserve">‘GO Sars 2006’, St 1 (1), </w:t>
      </w:r>
      <w:r w:rsidRPr="00134979">
        <w:rPr>
          <w:rFonts w:ascii="Times New Roman" w:hAnsi="Times New Roman"/>
        </w:rPr>
        <w:t>Røst reef</w:t>
      </w:r>
      <w:r w:rsidRPr="00134979">
        <w:rPr>
          <w:rFonts w:ascii="Times New Roman" w:hAnsi="Times New Roman"/>
          <w:color w:val="000000"/>
        </w:rPr>
        <w:t xml:space="preserve">, 66°55.87'N, 11°06.64'E, 319 m, ZMAPOR 21406a. </w:t>
      </w:r>
      <w:r w:rsidRPr="00134979">
        <w:rPr>
          <w:rFonts w:ascii="Times New Roman" w:hAnsi="Times New Roman"/>
        </w:rPr>
        <w:t xml:space="preserve">Polarstern </w:t>
      </w:r>
      <w:r w:rsidRPr="00134979">
        <w:rPr>
          <w:rStyle w:val="SC1660"/>
          <w:rFonts w:ascii="Times New Roman" w:hAnsi="Times New Roman"/>
          <w:sz w:val="24"/>
        </w:rPr>
        <w:t>ARK-XXII/1a,</w:t>
      </w:r>
      <w:r w:rsidRPr="00134979">
        <w:rPr>
          <w:rFonts w:ascii="Times New Roman" w:hAnsi="Times New Roman"/>
        </w:rPr>
        <w:t xml:space="preserve"> St. 6 (1), PC, Jago dive 986, Røst reef, </w:t>
      </w:r>
      <w:r w:rsidRPr="00134979">
        <w:rPr>
          <w:rFonts w:ascii="Times New Roman" w:hAnsi="Times New Roman"/>
          <w:color w:val="000000"/>
        </w:rPr>
        <w:t>67°32'N, 9°30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E, 360 m;</w:t>
      </w:r>
      <w:r w:rsidRPr="00134979">
        <w:rPr>
          <w:rFonts w:ascii="Times New Roman" w:hAnsi="Times New Roman"/>
        </w:rPr>
        <w:t xml:space="preserve"> St. 14 (1), PC229, Jago dive 991, Røst reef, </w:t>
      </w:r>
      <w:r w:rsidRPr="00134979">
        <w:rPr>
          <w:rFonts w:ascii="Times New Roman" w:hAnsi="Times New Roman"/>
          <w:color w:val="000000"/>
        </w:rPr>
        <w:t>67°29'N, 9°24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E, 290-305 m; </w:t>
      </w:r>
      <w:r w:rsidRPr="00134979">
        <w:rPr>
          <w:rFonts w:ascii="Times New Roman" w:hAnsi="Times New Roman"/>
        </w:rPr>
        <w:t xml:space="preserve">St. 27 (2), PC222, PC227, Jago dive 996, </w:t>
      </w:r>
      <w:r w:rsidRPr="00134979">
        <w:rPr>
          <w:rFonts w:ascii="Times New Roman" w:hAnsi="Times New Roman"/>
          <w:color w:val="000000"/>
        </w:rPr>
        <w:t>Trænadjupet</w:t>
      </w:r>
      <w:r w:rsidRPr="00134979">
        <w:rPr>
          <w:rFonts w:ascii="Times New Roman" w:hAnsi="Times New Roman"/>
        </w:rPr>
        <w:t xml:space="preserve">, </w:t>
      </w:r>
      <w:r w:rsidRPr="00134979">
        <w:rPr>
          <w:rFonts w:ascii="Times New Roman" w:hAnsi="Times New Roman"/>
          <w:color w:val="000000"/>
        </w:rPr>
        <w:t xml:space="preserve">66°58'N, 11°7'E, 292-304 m. </w:t>
      </w:r>
      <w:r w:rsidRPr="00134979">
        <w:rPr>
          <w:rFonts w:ascii="Times New Roman" w:hAnsi="Times New Roman"/>
        </w:rPr>
        <w:t>Trondheimfjord, St. T8905093 (1), 63°28.00'N, 10°00.00'E, 150 m; St. T8905185 (9), 63°27.00'N, 9°57.80'E, 350 m; St. T9405259 (3), 63°32.48'N 9°50.47'E, 100 m; St. T9405317 (1), 63°51.50'N, 11°04.15'E, 200 m; St. T9406066 (6), 63°27.13'N, 9°57.76'E, 500 m; St. T9406036 (3), 63°34.00'N, 10°25.60'E, 150 m. Korsfjord, near Bergen (many), 60°10'N, 5°10'E, 350 m, ZMUC, PC, ZMBN 77927. ‘Håkon Mosby’ St. 237 (43), 59°07'N, 5°10'E, 160 m; St. 245 (3), 59°24.4'N, 4°53.8'E, 122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The Faroes:</w:t>
      </w:r>
      <w:r w:rsidRPr="00134979">
        <w:rPr>
          <w:rFonts w:ascii="Times New Roman" w:hAnsi="Times New Roman"/>
        </w:rPr>
        <w:t xml:space="preserve"> ‘Michael Sars’ St. 76 (2), 59°29'N, 7°51'W, 1100 m. ‘Walther Herwig’ St. WH47 566 (1), 59°36.4'N, 8°03.3'W, 1000 m; St. WH47 572 (1), 60°22.3'N, 10°36.3'W, 600 m. BIOFAR Sts. 279 (3), 297 (1), 389 (2), 486 (11), 498 (2), 526 (1), 531 (12), 535 (30) </w:t>
      </w:r>
      <w:r w:rsidRPr="00134979">
        <w:rPr>
          <w:rFonts w:ascii="Times New Roman" w:hAnsi="Times New Roman"/>
        </w:rPr>
        <w:fldChar w:fldCharType="begin"/>
      </w:r>
      <w:r w:rsidRPr="00134979">
        <w:rPr>
          <w:rFonts w:ascii="Times New Roman" w:hAnsi="Times New Roman"/>
        </w:rPr>
        <w:instrText xml:space="preserve"> ADDIN EN.CITE &lt;EndNote&gt;&lt;Cite&gt;&lt;Author&gt;Nørrevang&lt;/Author&gt;&lt;Year&gt;1994&lt;/Year&gt;&lt;RecNum&gt;1337&lt;/RecNum&gt;&lt;record&gt;&lt;rec-number&gt;1337&lt;/rec-number&gt;&lt;foreign-keys&gt;&lt;key app="EN" db-id="0rapfs0d6tzzeie2at7xs0249zted9s22ds5"&gt;1337&lt;/key&gt;&lt;/foreign-keys&gt;&lt;ref-type name="Journal Article"&gt;17&lt;/ref-type&gt;&lt;contributors&gt;&lt;authors&gt;&lt;author&gt;Nørrevang, Arne&lt;/author&gt;&lt;author&gt;Brattegard, Torleiv&lt;/author&gt;&lt;author&gt;Josefson, Alf B.&lt;/author&gt;&lt;author&gt;Sneli, Jon-Arne&lt;/author&gt;&lt;author&gt;Tendal, Ole S.&lt;/author&gt;&lt;/authors&gt;&lt;/contributors&gt;&lt;titles&gt;&lt;title&gt;List of BIOFAR stations&lt;/title&gt;&lt;secondary-title&gt;Sarsia&lt;/secondary-title&gt;&lt;/titles&gt;&lt;periodical&gt;&lt;full-title&gt;Sarsia&lt;/full-title&gt;&lt;abbr-1&gt;Sarsia&lt;/abbr-1&gt;&lt;abbr-2&gt;0036-4827&lt;/abbr-2&gt;&lt;/periodical&gt;&lt;pages&gt;165-180&lt;/pages&gt;&lt;volume&gt;79&lt;/volume&gt;&lt;number&gt;3&lt;/number&gt;&lt;dates&gt;&lt;year&gt;1994&lt;/year&gt;&lt;pub-dates&gt;&lt;date&gt;12/30&amp;#xD;2012/11/14&lt;/date&gt;&lt;/pub-dates&gt;&lt;/dates&gt;&lt;publisher&gt;Taylor &amp;amp; Francis&lt;/publisher&gt;&lt;urls&gt;&lt;related-urls&gt;&lt;url&gt;&lt;style face="underline" font="default" size="100%"&gt;http://www.tandfonline.com/doi/abs/10.1080/00364827.1994.10413557 &lt;/style&gt;&lt;/url&gt;&lt;/related-urls&gt;&lt;/urls&gt;&lt;/record&gt;&lt;/Cite&gt;&lt;/EndNote&gt;</w:instrText>
      </w:r>
      <w:r w:rsidRPr="00134979">
        <w:rPr>
          <w:rFonts w:ascii="Times New Roman" w:hAnsi="Times New Roman"/>
        </w:rPr>
        <w:fldChar w:fldCharType="separate"/>
      </w:r>
      <w:r w:rsidRPr="00134979">
        <w:rPr>
          <w:rFonts w:ascii="Times New Roman" w:hAnsi="Times New Roman"/>
        </w:rPr>
        <w:t>(Nørrevang</w:t>
      </w:r>
      <w:r w:rsidRPr="00134979">
        <w:rPr>
          <w:rFonts w:ascii="Times New Roman" w:hAnsi="Times New Roman"/>
          <w:i/>
        </w:rPr>
        <w:t xml:space="preserve"> et al.</w:t>
      </w:r>
      <w:r w:rsidRPr="00134979">
        <w:rPr>
          <w:rFonts w:ascii="Times New Roman" w:hAnsi="Times New Roman"/>
        </w:rPr>
        <w:t>, 1994)</w:t>
      </w:r>
      <w:r w:rsidRPr="00134979">
        <w:rPr>
          <w:rFonts w:ascii="Times New Roman" w:hAnsi="Times New Roman"/>
        </w:rPr>
        <w:fldChar w:fldCharType="end"/>
      </w:r>
      <w:r w:rsidRPr="00134979">
        <w:rPr>
          <w:rFonts w:ascii="Times New Roman" w:hAnsi="Times New Roman"/>
        </w:rPr>
        <w:t>. KLF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b/>
        </w:rPr>
      </w:pPr>
      <w:r w:rsidRPr="00134979">
        <w:rPr>
          <w:rFonts w:ascii="Times New Roman" w:hAnsi="Times New Roman"/>
          <w:b/>
        </w:rPr>
        <w:t>Rosemary Bank: ‘</w:t>
      </w:r>
      <w:r w:rsidRPr="00134979">
        <w:rPr>
          <w:rFonts w:ascii="Times New Roman" w:hAnsi="Times New Roman"/>
        </w:rPr>
        <w:t>FRV Scotia’, haul S12/469, 59°16'33"N, 9°31'46.2"W, 1308 m (identifications from pictures courtesy of J. Drewery, Marine Scotland Marine Laboratory)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:</w:t>
      </w:r>
      <w:r w:rsidRPr="00134979">
        <w:rPr>
          <w:rFonts w:ascii="Times New Roman" w:hAnsi="Times New Roman"/>
        </w:rPr>
        <w:t xml:space="preserve"> BIOICE St. 2292 (46), 62°27.91'N, 22°40.22'W, 1204 m; St. 2293 (3), 62°27.86'N, 22°40.24'W, 1203 m. ‘Ingolf’ St. 78 (7), 60°37'N, 27°52'W, 1505 m; St.90 (5), 64°45'N, 29°06'W, 1070 m, INH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:</w:t>
      </w:r>
      <w:r w:rsidRPr="00134979">
        <w:rPr>
          <w:rFonts w:ascii="Times New Roman" w:hAnsi="Times New Roman"/>
        </w:rPr>
        <w:t xml:space="preserve"> ‘Paamiut’ St. 94PA0090020 (1), 66°02'N, 32°46.4'W, 282 m. “Ingolf” St. 92 (1), 64°44’N, 32°52'W, 1838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:</w:t>
      </w:r>
      <w:r w:rsidRPr="00134979">
        <w:rPr>
          <w:rFonts w:ascii="Times New Roman" w:hAnsi="Times New Roman"/>
        </w:rPr>
        <w:t xml:space="preserve"> ‘Lynch’ St. 1971 (2), 63°32.1'N, 52°59.9'W, 552 m. ‘Shinkai Maru’ St. 003 (1), 63°26.7'N, 53°54.7'W, 1055 m; St. 015 (1), 63°27.5'N, 56°09.0'W, 1241 m; St. 018 (1), 64°05.6'N, 54°55'W, 1140 m; St. 021 (2), 63°35.7'N, 55°18.5'W, 1196 m; St. 1976 (1), 63°10'N, 54°14'W, 1321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  <w:color w:val="000000"/>
        </w:rPr>
        <w:t>Porcupine Bank:</w:t>
      </w:r>
      <w:r w:rsidRPr="00134979">
        <w:rPr>
          <w:rFonts w:ascii="Times New Roman" w:hAnsi="Times New Roman"/>
          <w:color w:val="000000"/>
        </w:rPr>
        <w:t xml:space="preserve"> ‘Celtic Explorer 2008-11’, trawl 23, field#M11G-0135, 54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2.04</w:t>
      </w:r>
      <w:r w:rsidRPr="00134979">
        <w:rPr>
          <w:rFonts w:ascii="Times New Roman" w:hAnsi="Times New Roman"/>
        </w:rPr>
        <w:t>'N</w:t>
      </w:r>
      <w:r w:rsidRPr="00134979">
        <w:rPr>
          <w:rFonts w:ascii="Times New Roman" w:hAnsi="Times New Roman"/>
          <w:color w:val="000000"/>
        </w:rPr>
        <w:t>, 1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57.416</w:t>
      </w:r>
      <w:r w:rsidRPr="00134979">
        <w:rPr>
          <w:rFonts w:ascii="Times New Roman" w:hAnsi="Times New Roman"/>
        </w:rPr>
        <w:t>'W</w:t>
      </w:r>
      <w:r w:rsidRPr="00134979">
        <w:rPr>
          <w:rFonts w:ascii="Times New Roman" w:hAnsi="Times New Roman"/>
          <w:color w:val="000000"/>
        </w:rPr>
        <w:t>, 2000 m, PC363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Bay of Biscay:</w:t>
      </w:r>
      <w:r w:rsidRPr="00134979">
        <w:rPr>
          <w:rFonts w:ascii="Times New Roman" w:hAnsi="Times New Roman"/>
        </w:rPr>
        <w:t xml:space="preserve"> ‘IFREMER Thalassa Z’, St. 407 (2), 47°44'N, 08°07'W, 1085 m; St. 408, 47°44'N, 08°10'W, 1125-1140 m. ‘CENTOB, Biogas II’, DS33 (1), 47°39.7'N, 08°5.5'W, 2338 m, MNHN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b/>
        </w:rPr>
      </w:pPr>
      <w:r w:rsidRPr="00134979">
        <w:rPr>
          <w:rFonts w:ascii="Times New Roman" w:hAnsi="Times New Roman"/>
          <w:b/>
        </w:rPr>
        <w:t xml:space="preserve">Labrador: </w:t>
      </w:r>
      <w:r w:rsidRPr="00134979">
        <w:rPr>
          <w:rFonts w:ascii="Times New Roman" w:hAnsi="Times New Roman"/>
        </w:rPr>
        <w:t xml:space="preserve">Swedish Arctic Exp. 1871, St. 37 (1), SNHM-474, </w:t>
      </w:r>
      <w:r w:rsidRPr="00134979">
        <w:rPr>
          <w:rFonts w:ascii="Times New Roman" w:hAnsi="Times New Roman"/>
          <w:color w:val="000000"/>
        </w:rPr>
        <w:t>53</w:t>
      </w:r>
      <w:r w:rsidRPr="00134979">
        <w:rPr>
          <w:rFonts w:ascii="Times New Roman" w:hAnsi="Times New Roman"/>
        </w:rPr>
        <w:t>°34'N</w:t>
      </w:r>
      <w:r w:rsidRPr="00134979">
        <w:rPr>
          <w:rFonts w:ascii="Times New Roman" w:hAnsi="Times New Roman"/>
          <w:color w:val="000000"/>
        </w:rPr>
        <w:t>, 52</w:t>
      </w:r>
      <w:r w:rsidRPr="00134979">
        <w:rPr>
          <w:rFonts w:ascii="Times New Roman" w:hAnsi="Times New Roman"/>
        </w:rPr>
        <w:t>°1'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 xml:space="preserve">1792 m (original det. as </w:t>
      </w:r>
      <w:r w:rsidRPr="00134979">
        <w:rPr>
          <w:rFonts w:ascii="Times New Roman" w:hAnsi="Times New Roman"/>
          <w:i/>
        </w:rPr>
        <w:t>Isops</w:t>
      </w:r>
      <w:r w:rsidRPr="00134979">
        <w:rPr>
          <w:rFonts w:ascii="Times New Roman" w:hAnsi="Times New Roman"/>
        </w:rPr>
        <w:t xml:space="preserve"> sp. by K. Fristedt).</w:t>
      </w:r>
    </w:p>
    <w:p w:rsidR="002F2996" w:rsidRPr="00134979" w:rsidRDefault="002F2996" w:rsidP="00134979">
      <w:pPr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Flemish Cap</w:t>
      </w:r>
      <w:r w:rsidRPr="00134979">
        <w:rPr>
          <w:rFonts w:ascii="Times New Roman" w:hAnsi="Times New Roman"/>
        </w:rPr>
        <w:t>: “NEREIDA 2009-2010”, UPSZMC, BIO &amp; IEO. field#DR19-37b, 47°9'51.5''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3°28'34.78''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 xml:space="preserve">1137 m, </w:t>
      </w:r>
      <w:r>
        <w:rPr>
          <w:rFonts w:ascii="Times New Roman" w:hAnsi="Times New Roman"/>
        </w:rPr>
        <w:t>UPSZMC 78291</w:t>
      </w:r>
      <w:r w:rsidRPr="00134979">
        <w:rPr>
          <w:rFonts w:ascii="Times New Roman" w:hAnsi="Times New Roman"/>
        </w:rPr>
        <w:t>; DR20-01c/DR20-01b,</w:t>
      </w:r>
      <w:r w:rsidRPr="00134979">
        <w:rPr>
          <w:rFonts w:ascii="Times New Roman" w:hAnsi="Times New Roman"/>
          <w:color w:val="000000"/>
        </w:rPr>
        <w:t xml:space="preserve"> </w:t>
      </w:r>
      <w:r w:rsidRPr="00134979">
        <w:rPr>
          <w:rFonts w:ascii="Times New Roman" w:hAnsi="Times New Roman"/>
        </w:rPr>
        <w:t>47°4'20.09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3°26'56.91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 xml:space="preserve">1122 m, </w:t>
      </w:r>
      <w:r>
        <w:rPr>
          <w:rFonts w:ascii="Times New Roman" w:hAnsi="Times New Roman"/>
        </w:rPr>
        <w:t>UPSZMC 78292-78293</w:t>
      </w:r>
      <w:r w:rsidRPr="00134979">
        <w:rPr>
          <w:rFonts w:ascii="Times New Roman" w:hAnsi="Times New Roman"/>
        </w:rPr>
        <w:t>. HUD2010-029, ROV ROPOS dive R1335 (picture, no specimen), 46°26.3438'N, 44°48.7049'W, 1160 m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</w:rPr>
      </w:pPr>
      <w:r w:rsidRPr="00134979">
        <w:rPr>
          <w:rFonts w:ascii="Times New Roman" w:hAnsi="Times New Roman"/>
          <w:i/>
          <w:smallCaps/>
        </w:rPr>
        <w:t>Geodia barretti</w:t>
      </w:r>
      <w:r w:rsidRPr="00134979">
        <w:rPr>
          <w:rFonts w:ascii="Times New Roman" w:hAnsi="Times New Roman"/>
          <w:smallCaps/>
        </w:rPr>
        <w:t xml:space="preserve"> Bowerbank, 1858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b/>
        </w:rPr>
      </w:pPr>
      <w:r w:rsidRPr="00134979">
        <w:rPr>
          <w:rFonts w:ascii="Times New Roman" w:hAnsi="Times New Roman"/>
          <w:b/>
        </w:rPr>
        <w:t xml:space="preserve">Spitsbergen: </w:t>
      </w:r>
      <w:r w:rsidRPr="00134979">
        <w:rPr>
          <w:rFonts w:ascii="Times New Roman" w:hAnsi="Times New Roman"/>
        </w:rPr>
        <w:t xml:space="preserve">AB321 Marine Benthic Fauna of Svalbard 2011, St. 544, </w:t>
      </w:r>
      <w:r w:rsidRPr="00134979">
        <w:rPr>
          <w:rFonts w:ascii="Times New Roman" w:hAnsi="Times New Roman"/>
          <w:color w:val="000000"/>
        </w:rPr>
        <w:t>80°32.3115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15°21.6970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E, </w:t>
      </w:r>
      <w:r w:rsidRPr="00134979">
        <w:rPr>
          <w:rFonts w:ascii="Times New Roman" w:hAnsi="Times New Roman"/>
        </w:rPr>
        <w:t>215 m, ZMBN 89715-89716, ZMBN</w:t>
      </w:r>
      <w:r w:rsidRPr="00134979">
        <w:rPr>
          <w:rFonts w:ascii="Times New Roman" w:hAnsi="Times New Roman"/>
          <w:b/>
        </w:rPr>
        <w:t xml:space="preserve"> </w:t>
      </w:r>
      <w:r w:rsidRPr="00134979">
        <w:rPr>
          <w:rFonts w:ascii="Times New Roman" w:hAnsi="Times New Roman"/>
        </w:rPr>
        <w:t>89720-89721-89722.</w:t>
      </w:r>
    </w:p>
    <w:p w:rsidR="002F2996" w:rsidRPr="00134979" w:rsidRDefault="002F2996" w:rsidP="00134979">
      <w:pPr>
        <w:rPr>
          <w:rFonts w:ascii="Times New Roman" w:hAnsi="Times New Roman" w:cs="Arial"/>
          <w:color w:val="000000"/>
          <w:lang w:eastAsia="da-DK"/>
        </w:rPr>
      </w:pPr>
      <w:r w:rsidRPr="00134979">
        <w:rPr>
          <w:rFonts w:ascii="Times New Roman" w:hAnsi="Times New Roman"/>
          <w:b/>
        </w:rPr>
        <w:t>Norway:</w:t>
      </w:r>
      <w:r w:rsidRPr="00134979">
        <w:rPr>
          <w:rFonts w:ascii="Times New Roman" w:hAnsi="Times New Roman"/>
        </w:rPr>
        <w:t xml:space="preserve"> ‘Skalle oil field’, 71°50’N, 20°50’E, 310 m (footage of ROV). ‘Ecosystem Barents Sea 2007’, st. 2562 (many), 71°40'4.19"N, 23°11'16.19"E, 375 m, PC. Nordnorge 771218 (1), 71°17'N, 28°08'E, 385 m, ZMUC. Haugbergsneset 890606 (3), 69°31'N, 19°01'E, 20-40 m. ZMUC, PC. Torsnes 890809 (3), 69°31'N, 19°01'E, 100-300 m, ZMUC. ‘Håkon Mosby’ St. 93060613 (3), 70°14'N, 22°57.64'E, 329 m; St. 93061106 (2), 68°52.37'N, 16°37.42'E, 104 m, ZMUC. ‘Meteor’, St. 603 (7), 65°41.1'N, 5°49.7'E, 443 m, ZMUC. Polarstern </w:t>
      </w:r>
      <w:r w:rsidRPr="00134979">
        <w:rPr>
          <w:rStyle w:val="SC1660"/>
          <w:rFonts w:ascii="Times New Roman" w:hAnsi="Times New Roman"/>
          <w:sz w:val="24"/>
        </w:rPr>
        <w:t>ARK-XXII/1a,</w:t>
      </w:r>
      <w:r w:rsidRPr="00134979">
        <w:rPr>
          <w:rFonts w:ascii="Times New Roman" w:hAnsi="Times New Roman"/>
        </w:rPr>
        <w:t xml:space="preserve"> St. 14 (1), Jago dive 991, Røst reef, </w:t>
      </w:r>
      <w:r w:rsidRPr="00134979">
        <w:rPr>
          <w:rFonts w:ascii="Times New Roman" w:hAnsi="Times New Roman"/>
          <w:color w:val="000000"/>
        </w:rPr>
        <w:t>67°29'N, 9°24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E, 282-290 m; </w:t>
      </w:r>
      <w:r w:rsidRPr="00134979">
        <w:rPr>
          <w:rFonts w:ascii="Times New Roman" w:hAnsi="Times New Roman"/>
        </w:rPr>
        <w:t xml:space="preserve">St. 27 (1), Jago dive 996, </w:t>
      </w:r>
      <w:r w:rsidRPr="00134979">
        <w:rPr>
          <w:rFonts w:ascii="Times New Roman" w:hAnsi="Times New Roman"/>
          <w:color w:val="000000"/>
        </w:rPr>
        <w:t>Trænadjupet</w:t>
      </w:r>
      <w:r w:rsidRPr="00134979">
        <w:rPr>
          <w:rFonts w:ascii="Times New Roman" w:hAnsi="Times New Roman"/>
        </w:rPr>
        <w:t xml:space="preserve">, </w:t>
      </w:r>
      <w:r w:rsidRPr="00134979">
        <w:rPr>
          <w:rFonts w:ascii="Times New Roman" w:hAnsi="Times New Roman"/>
          <w:color w:val="000000"/>
        </w:rPr>
        <w:t xml:space="preserve">66°58'N, 11°7'E, 292 m; St. 40-4 (1), Jago dive 1002, </w:t>
      </w:r>
      <w:r w:rsidRPr="00134979">
        <w:rPr>
          <w:rFonts w:ascii="Times New Roman" w:hAnsi="Times New Roman"/>
        </w:rPr>
        <w:t>70°45'0"N, 18°40'0"E, 262 m,</w:t>
      </w:r>
      <w:r w:rsidRPr="00134979">
        <w:rPr>
          <w:rFonts w:ascii="Times New Roman" w:hAnsi="Times New Roman"/>
          <w:color w:val="000000"/>
        </w:rPr>
        <w:t xml:space="preserve"> PC. </w:t>
      </w:r>
      <w:r w:rsidRPr="00134979">
        <w:rPr>
          <w:rFonts w:ascii="Times New Roman" w:hAnsi="Times New Roman"/>
        </w:rPr>
        <w:t xml:space="preserve">Trondheimsfjord St. T8903301 (13), 63°27.90'N, 10°23.60'E, 300 m; St. T8905093 (4), 63°28.00'N, 10°00.00'E, 150 m; St. T8905127 (1), 63°34.20'N, 10°26.30'E, 70 m; St. T8905185 (7), 63°27.00'N, 9°57.80'E, 350 m; T9405264 (6), 63°43.80'N, 9°57.75'E, 200 m; St. T9405315 (4), 63°52.12'N, 11°04.25'E, 150 m; St. T9406066 (8), 63°27.13'N, 9°57.76'E, 500 m, ZMUC. </w:t>
      </w:r>
      <w:r w:rsidRPr="00134979">
        <w:rPr>
          <w:rFonts w:ascii="Times New Roman" w:hAnsi="Times New Roman"/>
          <w:color w:val="000000"/>
          <w:lang w:eastAsia="da-DK"/>
        </w:rPr>
        <w:t xml:space="preserve">Trollholmflua, near Bjørnsund Islands, </w:t>
      </w:r>
      <w:r w:rsidRPr="00134979">
        <w:rPr>
          <w:rFonts w:ascii="Times New Roman" w:hAnsi="Times New Roman"/>
          <w:color w:val="000000"/>
        </w:rPr>
        <w:t xml:space="preserve">62°54'N, 6°52'E, 31-39 m, ZMBN 85212, PC 468, MNHN DCL 4098, UPSZMC 77038-39-40; </w:t>
      </w:r>
      <w:r w:rsidRPr="00134979">
        <w:rPr>
          <w:rFonts w:ascii="Times New Roman" w:hAnsi="Times New Roman"/>
        </w:rPr>
        <w:t>Korsfjord, near Bergen (many), 60°10'N, 5°10'E, 120-400 m, ZMUC, PC, ZMBN 77922. ‘Håkon Mosby’, St. 237 (49), 59°07'N, 05°10'E, 160 m; St. 242 (85), 59°16'N, 04°56'E, 157 m, ZMUC. Lysefjord, Uksen/Sanafjellet (4), 58°57.5'N, 06°10.1'E, 35-40 m, P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kagerrack:</w:t>
      </w:r>
      <w:r w:rsidRPr="00134979">
        <w:rPr>
          <w:rFonts w:ascii="Times New Roman" w:hAnsi="Times New Roman"/>
        </w:rPr>
        <w:t xml:space="preserve"> The Koster area, South of Krugglö (10), 58°53.1'N, 11°5.5'E, 150-60 m. East of Ramsö (6), 58°49.8'N, 11°05.5'E, 130-85 m. Ulvillarna (20), 58°49.2'N, 11°04.8'E, 225-150m, ZMUC. Säcken, 59°N, 11°07'E, 80-100 m, UPSZMC 75154. ‘BIOSKAG 2006’, St. 20 (many), </w:t>
      </w:r>
      <w:r w:rsidRPr="00134979">
        <w:rPr>
          <w:rFonts w:ascii="Times New Roman" w:hAnsi="Times New Roman"/>
          <w:color w:val="000000"/>
        </w:rPr>
        <w:t>58º 13' N, 8º 35' E</w:t>
      </w:r>
      <w:r w:rsidRPr="00134979">
        <w:rPr>
          <w:rFonts w:ascii="Times New Roman" w:hAnsi="Times New Roman"/>
        </w:rPr>
        <w:t xml:space="preserve">, </w:t>
      </w:r>
      <w:r w:rsidRPr="00134979">
        <w:rPr>
          <w:rFonts w:ascii="Times New Roman" w:hAnsi="Times New Roman"/>
          <w:color w:val="000000"/>
        </w:rPr>
        <w:t>137-149 m</w:t>
      </w:r>
      <w:r w:rsidRPr="00134979">
        <w:rPr>
          <w:rFonts w:ascii="Times New Roman" w:hAnsi="Times New Roman"/>
        </w:rPr>
        <w:t>, ZMBN 85201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color w:val="000000"/>
        </w:rPr>
      </w:pPr>
      <w:r w:rsidRPr="00134979">
        <w:rPr>
          <w:rFonts w:ascii="Times New Roman" w:hAnsi="Times New Roman"/>
          <w:b/>
          <w:color w:val="000000"/>
        </w:rPr>
        <w:t>Porcupine Bank:</w:t>
      </w:r>
      <w:r w:rsidRPr="00134979">
        <w:rPr>
          <w:rFonts w:ascii="Times New Roman" w:hAnsi="Times New Roman"/>
          <w:color w:val="000000"/>
        </w:rPr>
        <w:t xml:space="preserve"> ‘Celtic Explorer 2008-11’, trawl 22, field#M11G-0130, 54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1.748</w:t>
      </w:r>
      <w:r w:rsidRPr="00134979">
        <w:rPr>
          <w:rFonts w:ascii="Times New Roman" w:hAnsi="Times New Roman"/>
        </w:rPr>
        <w:t>'N</w:t>
      </w:r>
      <w:r w:rsidRPr="00134979">
        <w:rPr>
          <w:rFonts w:ascii="Times New Roman" w:hAnsi="Times New Roman"/>
          <w:color w:val="000000"/>
        </w:rPr>
        <w:t>, 1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9.54</w:t>
      </w:r>
      <w:r w:rsidRPr="00134979">
        <w:rPr>
          <w:rFonts w:ascii="Times New Roman" w:hAnsi="Times New Roman"/>
        </w:rPr>
        <w:t xml:space="preserve">'W, 1818 m, </w:t>
      </w:r>
      <w:r w:rsidRPr="00134979">
        <w:rPr>
          <w:rFonts w:ascii="Times New Roman" w:hAnsi="Times New Roman"/>
          <w:color w:val="000000"/>
        </w:rPr>
        <w:t>ZMBN 85202; trawl 23, field#M11G-0134, 54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2.04</w:t>
      </w:r>
      <w:r w:rsidRPr="00134979">
        <w:rPr>
          <w:rFonts w:ascii="Times New Roman" w:hAnsi="Times New Roman"/>
        </w:rPr>
        <w:t>'N</w:t>
      </w:r>
      <w:r w:rsidRPr="00134979">
        <w:rPr>
          <w:rFonts w:ascii="Times New Roman" w:hAnsi="Times New Roman"/>
          <w:color w:val="000000"/>
        </w:rPr>
        <w:t>, 1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57.416</w:t>
      </w:r>
      <w:r w:rsidRPr="00134979">
        <w:rPr>
          <w:rFonts w:ascii="Times New Roman" w:hAnsi="Times New Roman"/>
        </w:rPr>
        <w:t>'W</w:t>
      </w:r>
      <w:r w:rsidRPr="00134979">
        <w:rPr>
          <w:rFonts w:ascii="Times New Roman" w:hAnsi="Times New Roman"/>
          <w:color w:val="000000"/>
        </w:rPr>
        <w:t>, 2000 m, PC362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Rosemary Bank: ‘</w:t>
      </w:r>
      <w:r w:rsidRPr="00134979">
        <w:rPr>
          <w:rFonts w:ascii="Times New Roman" w:hAnsi="Times New Roman"/>
        </w:rPr>
        <w:t>FRV Scotia’, haul S12/469, 59°16'33"N, 9°31'46.2"W, 1308 m (identifications from pictures courtesy of J. Drewery, Marine Scotland Marine Laboratory)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The Faroes:</w:t>
      </w:r>
      <w:r w:rsidRPr="00134979">
        <w:rPr>
          <w:rFonts w:ascii="Times New Roman" w:hAnsi="Times New Roman"/>
        </w:rPr>
        <w:t xml:space="preserve"> BIOFAR Sts. 043 (1), 089 (1), 117 (1), 119 (7), 234 (1), 279 (5), 530 (3), 535 (40), 540 (45) </w:t>
      </w:r>
      <w:r w:rsidRPr="00134979">
        <w:rPr>
          <w:rFonts w:ascii="Times New Roman" w:hAnsi="Times New Roman"/>
        </w:rPr>
        <w:fldChar w:fldCharType="begin"/>
      </w:r>
      <w:r w:rsidRPr="00134979">
        <w:rPr>
          <w:rFonts w:ascii="Times New Roman" w:hAnsi="Times New Roman"/>
        </w:rPr>
        <w:instrText xml:space="preserve"> ADDIN EN.CITE &lt;EndNote&gt;&lt;Cite&gt;&lt;Author&gt;Nørrevang&lt;/Author&gt;&lt;Year&gt;1994&lt;/Year&gt;&lt;RecNum&gt;1337&lt;/RecNum&gt;&lt;record&gt;&lt;rec-number&gt;1337&lt;/rec-number&gt;&lt;foreign-keys&gt;&lt;key app="EN" db-id="0rapfs0d6tzzeie2at7xs0249zted9s22ds5"&gt;1337&lt;/key&gt;&lt;/foreign-keys&gt;&lt;ref-type name="Journal Article"&gt;17&lt;/ref-type&gt;&lt;contributors&gt;&lt;authors&gt;&lt;author&gt;Nørrevang, Arne&lt;/author&gt;&lt;author&gt;Brattegard, Torleiv&lt;/author&gt;&lt;author&gt;Josefson, Alf B.&lt;/author&gt;&lt;author&gt;Sneli, Jon-Arne&lt;/author&gt;&lt;author&gt;Tendal, Ole S.&lt;/author&gt;&lt;/authors&gt;&lt;/contributors&gt;&lt;titles&gt;&lt;title&gt;List of BIOFAR stations&lt;/title&gt;&lt;secondary-title&gt;Sarsia&lt;/secondary-title&gt;&lt;/titles&gt;&lt;periodical&gt;&lt;full-title&gt;Sarsia&lt;/full-title&gt;&lt;abbr-1&gt;Sarsia&lt;/abbr-1&gt;&lt;abbr-2&gt;0036-4827&lt;/abbr-2&gt;&lt;/periodical&gt;&lt;pages&gt;165-180&lt;/pages&gt;&lt;volume&gt;79&lt;/volume&gt;&lt;number&gt;3&lt;/number&gt;&lt;dates&gt;&lt;year&gt;1994&lt;/year&gt;&lt;pub-dates&gt;&lt;date&gt;12/30&amp;#xD;2012/11/14&lt;/date&gt;&lt;/pub-dates&gt;&lt;/dates&gt;&lt;publisher&gt;Taylor &amp;amp; Francis&lt;/publisher&gt;&lt;urls&gt;&lt;related-urls&gt;&lt;url&gt;&lt;style face="underline" font="default" size="100%"&gt;http://www.tandfonline.com/doi/abs/10.1080/00364827.1994.10413557 &lt;/style&gt;&lt;/url&gt;&lt;/related-urls&gt;&lt;/urls&gt;&lt;/record&gt;&lt;/Cite&gt;&lt;/EndNote&gt;</w:instrText>
      </w:r>
      <w:r w:rsidRPr="00134979">
        <w:rPr>
          <w:rFonts w:ascii="Times New Roman" w:hAnsi="Times New Roman"/>
        </w:rPr>
        <w:fldChar w:fldCharType="separate"/>
      </w:r>
      <w:r w:rsidRPr="00134979">
        <w:rPr>
          <w:rFonts w:ascii="Times New Roman" w:hAnsi="Times New Roman"/>
        </w:rPr>
        <w:t>(Nørrevang</w:t>
      </w:r>
      <w:r w:rsidRPr="00134979">
        <w:rPr>
          <w:rFonts w:ascii="Times New Roman" w:hAnsi="Times New Roman"/>
          <w:i/>
        </w:rPr>
        <w:t xml:space="preserve"> et al.</w:t>
      </w:r>
      <w:r w:rsidRPr="00134979">
        <w:rPr>
          <w:rFonts w:ascii="Times New Roman" w:hAnsi="Times New Roman"/>
        </w:rPr>
        <w:t>, 1994)</w:t>
      </w:r>
      <w:r w:rsidRPr="00134979">
        <w:rPr>
          <w:rFonts w:ascii="Times New Roman" w:hAnsi="Times New Roman"/>
        </w:rPr>
        <w:fldChar w:fldCharType="end"/>
      </w:r>
      <w:r w:rsidRPr="00134979">
        <w:rPr>
          <w:rFonts w:ascii="Times New Roman" w:hAnsi="Times New Roman"/>
        </w:rPr>
        <w:t xml:space="preserve">, KLF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:</w:t>
      </w:r>
      <w:r w:rsidRPr="00134979">
        <w:rPr>
          <w:rFonts w:ascii="Times New Roman" w:hAnsi="Times New Roman"/>
        </w:rPr>
        <w:t xml:space="preserve"> ‘Dana’, St. 6001 (1), 63°33'N, 11°25'W, 322 m, ZMUC. BIOICE Sts. 2923 (5), 65°43.63'N, 29°07.99'W, 704 m; St. 2926 (4), 65°50.79'N, 28°46.45'W, 540 m; St. 2928 (9), 65°39.28'N, 27°39.95'W, 678 m, INHM, ZMUC. ‘Ingolf’ St. 78 (1), 60°37'N, 27°52'W, 1505 m; St. 90 (2), 64°45'N, 29°06'W, 1070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:</w:t>
      </w:r>
      <w:r w:rsidRPr="00134979">
        <w:rPr>
          <w:rFonts w:ascii="Times New Roman" w:hAnsi="Times New Roman"/>
        </w:rPr>
        <w:t xml:space="preserve"> ‘Shinkai Maru 1987’ St. 67 (1), 65°06'N, 36°56'W, 216-228 m; St. 104 (1), 65°33'N, 31°53'W, 688-727 m, ZMUC. ‘Paamiut’ St. 87PA0067 (1), 65°06'N, 36°56'W, 228 m; St. 87PA0078 (1), 63°55'N, 37°17'W, 386 m; St. 92PA0160050 (1), 66°41.2'N, 32°26'W, 367 m; St. 94PA0090002 (2), 67°37.4'N, 27°50.3'W, 274 m; St. 94PA0090009 (4), 67°13.6'N, 30°32.9'W, 441 m; St. 94PA0090010 (8), 67°19.10'N, 30°29.1'W, 241 m; St. 94PA0090019 (3), 65°43.1'N, 34°23.7'W, 360 m; St. 94PA0090020 (6), 66°02'n, 32°46.4'W, 282 m; St. 94PA0090062 (2), 67°09.1'N, 30°32.3'W, 467 m, ZMUC. ‘Lynch’ 721008 (3), 64°24.8'N, 29°55.9'W, 827 m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:</w:t>
      </w:r>
      <w:r w:rsidRPr="00134979">
        <w:rPr>
          <w:rFonts w:ascii="Times New Roman" w:hAnsi="Times New Roman"/>
        </w:rPr>
        <w:t xml:space="preserve"> ‘Shinkai Maru’ St. 9 (1), 63°19.6'N, 54°53.8'W, 1226 m; St. 29 (1), 64°27.7'N, 55°23.1'W, 966 m; St. 63 (1), 65°25.1'N, 55°10.2'W, 503 m; St. 79 (1), 67°27.2'N, 57°42'W, 246 m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Baffin Island:</w:t>
      </w:r>
      <w:r w:rsidRPr="00134979">
        <w:rPr>
          <w:rFonts w:ascii="Times New Roman" w:hAnsi="Times New Roman"/>
        </w:rPr>
        <w:t xml:space="preserve"> ‘Paamiut’ PA2010-009, Set 126 (1), 68°22'12.0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29'14.75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41 m; Set 141 (1), 67°36'7.7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2'30.05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10 m, BIO</w:t>
      </w:r>
      <w:r>
        <w:rPr>
          <w:rFonts w:ascii="Times New Roman" w:hAnsi="Times New Roman"/>
        </w:rPr>
        <w:t xml:space="preserve">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0 (</w:t>
      </w:r>
      <w:r w:rsidRPr="00C66AB0">
        <w:rPr>
          <w:rFonts w:ascii="Times New Roman" w:hAnsi="Times New Roman"/>
        </w:rPr>
        <w:t>subsample of set 141</w:t>
      </w:r>
      <w:r w:rsidRPr="00134979">
        <w:rPr>
          <w:rFonts w:ascii="Times New Roman" w:hAnsi="Times New Roman"/>
        </w:rPr>
        <w:t>)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b/>
        </w:rPr>
      </w:pPr>
      <w:r w:rsidRPr="00134979">
        <w:rPr>
          <w:rFonts w:ascii="Times New Roman" w:hAnsi="Times New Roman"/>
          <w:b/>
        </w:rPr>
        <w:t xml:space="preserve">Labrador: </w:t>
      </w:r>
      <w:r w:rsidRPr="00134979">
        <w:rPr>
          <w:rFonts w:ascii="Times New Roman" w:hAnsi="Times New Roman"/>
        </w:rPr>
        <w:t xml:space="preserve">Swedish Arctic Exp. 1871, SNHM-474, </w:t>
      </w:r>
      <w:r w:rsidRPr="00134979">
        <w:rPr>
          <w:rFonts w:ascii="Times New Roman" w:hAnsi="Times New Roman"/>
          <w:color w:val="000000"/>
        </w:rPr>
        <w:t>53</w:t>
      </w:r>
      <w:r w:rsidRPr="00134979">
        <w:rPr>
          <w:rFonts w:ascii="Times New Roman" w:hAnsi="Times New Roman"/>
        </w:rPr>
        <w:t>°34'N</w:t>
      </w:r>
      <w:r w:rsidRPr="00134979">
        <w:rPr>
          <w:rFonts w:ascii="Times New Roman" w:hAnsi="Times New Roman"/>
          <w:color w:val="000000"/>
        </w:rPr>
        <w:t>, 52</w:t>
      </w:r>
      <w:r w:rsidRPr="00134979">
        <w:rPr>
          <w:rFonts w:ascii="Times New Roman" w:hAnsi="Times New Roman"/>
        </w:rPr>
        <w:t>°1'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 xml:space="preserve">1792 m (original det. as </w:t>
      </w:r>
      <w:r w:rsidRPr="00134979">
        <w:rPr>
          <w:rFonts w:ascii="Times New Roman" w:hAnsi="Times New Roman"/>
          <w:i/>
        </w:rPr>
        <w:t>Isops</w:t>
      </w:r>
      <w:r w:rsidRPr="00134979">
        <w:rPr>
          <w:rFonts w:ascii="Times New Roman" w:hAnsi="Times New Roman"/>
        </w:rPr>
        <w:t xml:space="preserve"> sp. by Fristedt).</w:t>
      </w:r>
    </w:p>
    <w:p w:rsidR="002F2996" w:rsidRPr="00134979" w:rsidRDefault="002F2996" w:rsidP="004E69A5">
      <w:pPr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Flemish Cap, the Grand Banks</w:t>
      </w:r>
      <w:r w:rsidRPr="00134979">
        <w:rPr>
          <w:rFonts w:ascii="Times New Roman" w:hAnsi="Times New Roman"/>
        </w:rPr>
        <w:t>: “NEREIDA 2009-2010”, BIO, IEO, UPSZMC. DR07-025, 48°15'22.69"N, 44°1'51.04"W, 1339 m,</w:t>
      </w:r>
      <w:r w:rsidRPr="00C66AB0">
        <w:rPr>
          <w:rFonts w:ascii="Times New Roman" w:hAnsi="Times New Roman"/>
        </w:rPr>
        <w:t xml:space="preserve"> UPSZMC</w:t>
      </w:r>
      <w:r>
        <w:rPr>
          <w:rFonts w:ascii="Times New Roman" w:hAnsi="Times New Roman"/>
        </w:rPr>
        <w:t xml:space="preserve"> 78258</w:t>
      </w:r>
      <w:r w:rsidRPr="00134979">
        <w:rPr>
          <w:rFonts w:ascii="Times New Roman" w:hAnsi="Times New Roman"/>
        </w:rPr>
        <w:t xml:space="preserve">; DR04-001, 48°28'27.94"N, 44°7'22.38"W, 1852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59</w:t>
      </w:r>
      <w:r w:rsidRPr="00134979">
        <w:rPr>
          <w:rFonts w:ascii="Times New Roman" w:hAnsi="Times New Roman"/>
        </w:rPr>
        <w:t>; DR64-20b, 46°25'25.6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4°50'44.78"W</w:t>
      </w:r>
      <w:r w:rsidRPr="00134979">
        <w:rPr>
          <w:rFonts w:ascii="Times New Roman" w:hAnsi="Times New Roman"/>
          <w:color w:val="000000"/>
        </w:rPr>
        <w:t xml:space="preserve">, 1091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2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>DR74-29, 46°15'6.6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6°55'10.06"W</w:t>
      </w:r>
      <w:r w:rsidRPr="00134979">
        <w:rPr>
          <w:rFonts w:ascii="Times New Roman" w:hAnsi="Times New Roman"/>
          <w:color w:val="000000"/>
        </w:rPr>
        <w:t xml:space="preserve">, 1055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3</w:t>
      </w:r>
      <w:r w:rsidRPr="00134979">
        <w:rPr>
          <w:rFonts w:ascii="Times New Roman" w:hAnsi="Times New Roman"/>
        </w:rPr>
        <w:t>.</w:t>
      </w:r>
      <w:r w:rsidRPr="00134979">
        <w:rPr>
          <w:rFonts w:ascii="Times New Roman" w:hAnsi="Times New Roman"/>
          <w:color w:val="000000"/>
        </w:rPr>
        <w:t xml:space="preserve"> </w:t>
      </w:r>
      <w:r w:rsidRPr="00134979">
        <w:rPr>
          <w:rFonts w:ascii="Times New Roman" w:hAnsi="Times New Roman"/>
        </w:rPr>
        <w:t xml:space="preserve">“NEREIDA 0609”, field#BC89, 48°58'28.12"N, 45°16'22.73"W, 1574 m, BIO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8-78269</w:t>
      </w:r>
      <w:r w:rsidRPr="00134979">
        <w:rPr>
          <w:rFonts w:ascii="Times New Roman" w:hAnsi="Times New Roman"/>
        </w:rPr>
        <w:t>. “NEREIDA 0710”, field#BC237, 46°0'10.06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 xml:space="preserve">47°24'31"W, 1520 m, BIO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70. </w:t>
      </w:r>
      <w:r w:rsidRPr="00134979">
        <w:rPr>
          <w:rFonts w:ascii="Times New Roman" w:hAnsi="Times New Roman"/>
          <w:color w:val="000000"/>
        </w:rPr>
        <w:t>HUD2010-029, ROPOS Dive R1339-10 (2), 48°11.9478</w:t>
      </w:r>
      <w:r w:rsidRPr="00134979">
        <w:rPr>
          <w:rFonts w:ascii="Times New Roman" w:hAnsi="Times New Roman"/>
        </w:rPr>
        <w:t>'N</w:t>
      </w:r>
      <w:r w:rsidRPr="00134979">
        <w:rPr>
          <w:rFonts w:ascii="Times New Roman" w:hAnsi="Times New Roman"/>
          <w:color w:val="000000"/>
        </w:rPr>
        <w:t>, W43°57.881</w:t>
      </w:r>
      <w:r w:rsidRPr="00134979">
        <w:rPr>
          <w:rFonts w:ascii="Times New Roman" w:hAnsi="Times New Roman"/>
        </w:rPr>
        <w:t>'W</w:t>
      </w:r>
      <w:r w:rsidRPr="00134979">
        <w:rPr>
          <w:rFonts w:ascii="Times New Roman" w:hAnsi="Times New Roman"/>
          <w:color w:val="000000"/>
        </w:rPr>
        <w:t xml:space="preserve">, 1363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4-78265</w:t>
      </w:r>
      <w:r>
        <w:rPr>
          <w:rFonts w:ascii="Times New Roman" w:hAnsi="Times New Roman"/>
          <w:color w:val="000000"/>
        </w:rPr>
        <w:t>.</w:t>
      </w:r>
    </w:p>
    <w:p w:rsidR="002F2996" w:rsidRDefault="002F2996" w:rsidP="004E69A5">
      <w:pPr>
        <w:jc w:val="both"/>
        <w:rPr>
          <w:rFonts w:ascii="Times New Roman" w:hAnsi="Times New Roman"/>
          <w:color w:val="000000"/>
        </w:rPr>
      </w:pPr>
      <w:r w:rsidRPr="00134979">
        <w:rPr>
          <w:rFonts w:ascii="Times New Roman" w:hAnsi="Times New Roman"/>
          <w:b/>
        </w:rPr>
        <w:t>Nova Scotia:</w:t>
      </w:r>
      <w:r w:rsidRPr="00134979">
        <w:rPr>
          <w:rFonts w:ascii="Times New Roman" w:hAnsi="Times New Roman"/>
        </w:rPr>
        <w:t xml:space="preserve"> </w:t>
      </w:r>
      <w:r w:rsidRPr="00134979">
        <w:rPr>
          <w:rFonts w:ascii="Times New Roman" w:hAnsi="Times New Roman"/>
          <w:color w:val="000000"/>
        </w:rPr>
        <w:t xml:space="preserve">HUD2007-025, ROPOS Dive R1059, </w:t>
      </w:r>
      <w:r w:rsidRPr="00134979">
        <w:rPr>
          <w:rFonts w:ascii="Times New Roman" w:hAnsi="Times New Roman"/>
        </w:rPr>
        <w:t>43°58'6.96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0'46.4"W</w:t>
      </w:r>
      <w:r w:rsidRPr="00134979">
        <w:rPr>
          <w:rFonts w:ascii="Times New Roman" w:hAnsi="Times New Roman"/>
          <w:color w:val="000000"/>
        </w:rPr>
        <w:t xml:space="preserve">, 753 m, BIO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1</w:t>
      </w:r>
      <w:r>
        <w:rPr>
          <w:rFonts w:ascii="Times New Roman" w:hAnsi="Times New Roman"/>
          <w:color w:val="000000"/>
        </w:rPr>
        <w:t>.</w:t>
      </w:r>
    </w:p>
    <w:p w:rsidR="002F2996" w:rsidRPr="0077360D" w:rsidRDefault="002F2996" w:rsidP="004E69A5">
      <w:pPr>
        <w:jc w:val="both"/>
        <w:rPr>
          <w:rFonts w:ascii="Times New Roman" w:hAnsi="Times New Roman"/>
          <w:b/>
          <w:color w:val="000000"/>
        </w:rPr>
      </w:pPr>
      <w:r w:rsidRPr="0077360D">
        <w:rPr>
          <w:rFonts w:ascii="Times New Roman" w:hAnsi="Times New Roman"/>
          <w:b/>
          <w:color w:val="000000"/>
        </w:rPr>
        <w:t>Mediterranean Sea</w:t>
      </w:r>
      <w:r w:rsidRPr="008E787E">
        <w:rPr>
          <w:rFonts w:ascii="Times New Roman" w:hAnsi="Times New Roman"/>
          <w:b/>
          <w:color w:val="000000"/>
        </w:rPr>
        <w:t xml:space="preserve">: </w:t>
      </w:r>
      <w:r w:rsidRPr="008E787E">
        <w:rPr>
          <w:rFonts w:ascii="Times New Roman" w:hAnsi="Times New Roman"/>
          <w:color w:val="000000"/>
        </w:rPr>
        <w:t>‘C</w:t>
      </w:r>
      <w:r>
        <w:rPr>
          <w:rFonts w:ascii="Times New Roman" w:hAnsi="Times New Roman"/>
          <w:color w:val="000000"/>
        </w:rPr>
        <w:t>or</w:t>
      </w:r>
      <w:r w:rsidRPr="008E787E">
        <w:rPr>
          <w:rFonts w:ascii="Times New Roman" w:hAnsi="Times New Roman"/>
          <w:color w:val="000000"/>
        </w:rPr>
        <w:t>S</w:t>
      </w:r>
      <w:r>
        <w:rPr>
          <w:rFonts w:ascii="Times New Roman" w:hAnsi="Times New Roman"/>
          <w:color w:val="000000"/>
        </w:rPr>
        <w:t>ea</w:t>
      </w:r>
      <w:r w:rsidRPr="008E787E">
        <w:rPr>
          <w:rFonts w:ascii="Times New Roman" w:hAnsi="Times New Roman"/>
          <w:color w:val="000000"/>
        </w:rPr>
        <w:t>C</w:t>
      </w:r>
      <w:r>
        <w:rPr>
          <w:rFonts w:ascii="Times New Roman" w:hAnsi="Times New Roman"/>
          <w:color w:val="000000"/>
        </w:rPr>
        <w:t>an</w:t>
      </w:r>
      <w:r w:rsidRPr="008E787E">
        <w:rPr>
          <w:rFonts w:ascii="Times New Roman" w:hAnsi="Times New Roman"/>
          <w:color w:val="000000"/>
        </w:rPr>
        <w:t>’, Canyon des Moines</w:t>
      </w:r>
      <w:r>
        <w:rPr>
          <w:rFonts w:ascii="Times New Roman" w:hAnsi="Times New Roman"/>
          <w:color w:val="000000"/>
        </w:rPr>
        <w:t xml:space="preserve"> (2)</w:t>
      </w:r>
      <w:r w:rsidRPr="008E787E">
        <w:rPr>
          <w:rFonts w:ascii="Times New Roman" w:hAnsi="Times New Roman"/>
          <w:color w:val="000000"/>
        </w:rPr>
        <w:t>, Corsica, ROV Achille, Dive MOI</w:t>
      </w:r>
      <w:r w:rsidRPr="001A4A95">
        <w:rPr>
          <w:rFonts w:ascii="Times New Roman" w:hAnsi="Times New Roman"/>
          <w:color w:val="000000"/>
        </w:rPr>
        <w:t>-ACH-P06, event 105, 22</w:t>
      </w:r>
      <w:r w:rsidRPr="001A4A95">
        <w:rPr>
          <w:rFonts w:ascii="Times New Roman" w:hAnsi="Times New Roman"/>
          <w:color w:val="000000"/>
          <w:vertAlign w:val="superscript"/>
        </w:rPr>
        <w:t>nd</w:t>
      </w:r>
      <w:r w:rsidRPr="001A4A95">
        <w:rPr>
          <w:rFonts w:ascii="Times New Roman" w:hAnsi="Times New Roman"/>
          <w:color w:val="000000"/>
        </w:rPr>
        <w:t xml:space="preserve"> of August 2010, 41°32.879'N, 08°43.322'E, 167 m, </w:t>
      </w:r>
      <w:r w:rsidRPr="00F35297">
        <w:rPr>
          <w:rFonts w:ascii="Times New Roman" w:hAnsi="Times New Roman"/>
          <w:color w:val="000000"/>
        </w:rPr>
        <w:t xml:space="preserve">UPSZMC; Canyon de Cargèse (1), Corsica, dive </w:t>
      </w:r>
      <w:r w:rsidRPr="00F35297">
        <w:rPr>
          <w:rFonts w:ascii="Times New Roman" w:hAnsi="Times New Roman"/>
        </w:rPr>
        <w:t xml:space="preserve">B12-CG-ACH-P01-20100809, 42°6'54.84"N, 8°34'16.14"E, 171 m, </w:t>
      </w:r>
      <w:r w:rsidRPr="00F35297">
        <w:rPr>
          <w:rFonts w:ascii="Times New Roman" w:hAnsi="Times New Roman"/>
          <w:i/>
        </w:rPr>
        <w:t>in situ</w:t>
      </w:r>
      <w:r w:rsidRPr="00F35297">
        <w:rPr>
          <w:rFonts w:ascii="Times New Roman" w:hAnsi="Times New Roman"/>
        </w:rPr>
        <w:t xml:space="preserve"> picture. ‘MedSeaCan’, Banc du Magaud</w:t>
      </w:r>
      <w:r>
        <w:rPr>
          <w:rFonts w:ascii="Times New Roman" w:hAnsi="Times New Roman"/>
        </w:rPr>
        <w:t xml:space="preserve"> </w:t>
      </w:r>
      <w:r w:rsidRPr="00F35297">
        <w:rPr>
          <w:rFonts w:ascii="Times New Roman" w:hAnsi="Times New Roman"/>
        </w:rPr>
        <w:t xml:space="preserve">(2), dive B7-MG-R2K-P02-20090523-AMP-0329, 43°3'37.82"N, 6°39'36.45"E, 178 m, </w:t>
      </w:r>
      <w:r w:rsidRPr="00F35297">
        <w:rPr>
          <w:rFonts w:ascii="Times New Roman" w:hAnsi="Times New Roman"/>
          <w:i/>
        </w:rPr>
        <w:t>in situ</w:t>
      </w:r>
      <w:r w:rsidRPr="00F35297">
        <w:rPr>
          <w:rFonts w:ascii="Times New Roman" w:hAnsi="Times New Roman"/>
        </w:rPr>
        <w:t xml:space="preserve"> picture; Banc de Nioulargue</w:t>
      </w:r>
      <w:r>
        <w:rPr>
          <w:rFonts w:ascii="Times New Roman" w:hAnsi="Times New Roman"/>
        </w:rPr>
        <w:t xml:space="preserve"> (1)</w:t>
      </w:r>
      <w:r w:rsidRPr="00F35297">
        <w:rPr>
          <w:rFonts w:ascii="Times New Roman" w:hAnsi="Times New Roman"/>
        </w:rPr>
        <w:t>, dive B7</w:t>
      </w:r>
      <w:r>
        <w:rPr>
          <w:rFonts w:ascii="Times New Roman" w:hAnsi="Times New Roman"/>
        </w:rPr>
        <w:t>-</w:t>
      </w:r>
      <w:r w:rsidRPr="00F35297">
        <w:rPr>
          <w:rFonts w:ascii="Times New Roman" w:hAnsi="Times New Roman"/>
        </w:rPr>
        <w:t>PA</w:t>
      </w:r>
      <w:r>
        <w:rPr>
          <w:rFonts w:ascii="Times New Roman" w:hAnsi="Times New Roman"/>
        </w:rPr>
        <w:t>-</w:t>
      </w:r>
      <w:r w:rsidRPr="00F35297">
        <w:rPr>
          <w:rFonts w:ascii="Times New Roman" w:hAnsi="Times New Roman"/>
        </w:rPr>
        <w:t>ACH</w:t>
      </w:r>
      <w:r>
        <w:rPr>
          <w:rFonts w:ascii="Times New Roman" w:hAnsi="Times New Roman"/>
        </w:rPr>
        <w:t>-</w:t>
      </w:r>
      <w:r w:rsidRPr="00F35297">
        <w:rPr>
          <w:rFonts w:ascii="Times New Roman" w:hAnsi="Times New Roman"/>
        </w:rPr>
        <w:t>P02</w:t>
      </w:r>
      <w:r>
        <w:rPr>
          <w:rFonts w:ascii="Times New Roman" w:hAnsi="Times New Roman"/>
        </w:rPr>
        <w:t>-</w:t>
      </w:r>
      <w:r w:rsidRPr="00F35297">
        <w:rPr>
          <w:rFonts w:ascii="Times New Roman" w:hAnsi="Times New Roman"/>
        </w:rPr>
        <w:t xml:space="preserve">20090519, 43°13'31.34"N, 6°46'52.19"E, 199 m, </w:t>
      </w:r>
      <w:r w:rsidRPr="00F35297">
        <w:rPr>
          <w:rFonts w:ascii="Times New Roman" w:hAnsi="Times New Roman"/>
          <w:i/>
        </w:rPr>
        <w:t>in situ</w:t>
      </w:r>
      <w:r w:rsidRPr="00F35297">
        <w:rPr>
          <w:rFonts w:ascii="Times New Roman" w:hAnsi="Times New Roman"/>
        </w:rPr>
        <w:t xml:space="preserve"> picture.</w:t>
      </w:r>
    </w:p>
    <w:p w:rsidR="002F2996" w:rsidRPr="00134979" w:rsidRDefault="002F2996" w:rsidP="00134979">
      <w:pPr>
        <w:rPr>
          <w:rFonts w:ascii="Times New Roman" w:hAnsi="Times New Roman"/>
          <w:color w:val="000000"/>
        </w:rPr>
      </w:pPr>
    </w:p>
    <w:p w:rsidR="002F2996" w:rsidRPr="00134979" w:rsidRDefault="002F2996" w:rsidP="00134979">
      <w:pPr>
        <w:rPr>
          <w:rFonts w:ascii="Times New Roman" w:hAnsi="Times New Roman"/>
          <w:color w:val="000000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  <w:smallCaps/>
        </w:rPr>
      </w:pPr>
      <w:r w:rsidRPr="00134979">
        <w:rPr>
          <w:rFonts w:ascii="Times New Roman" w:hAnsi="Times New Roman"/>
          <w:i/>
          <w:smallCaps/>
        </w:rPr>
        <w:t>Geodia hentscheli</w:t>
      </w:r>
      <w:r w:rsidRPr="00134979">
        <w:rPr>
          <w:rFonts w:ascii="Times New Roman" w:hAnsi="Times New Roman"/>
          <w:smallCaps/>
        </w:rPr>
        <w:t xml:space="preserve"> Cárdenas </w:t>
      </w:r>
      <w:r w:rsidRPr="00134979">
        <w:rPr>
          <w:rFonts w:ascii="Times New Roman" w:hAnsi="Times New Roman"/>
          <w:i/>
          <w:smallCaps/>
        </w:rPr>
        <w:t>et al.</w:t>
      </w:r>
      <w:r w:rsidRPr="00134979">
        <w:rPr>
          <w:rFonts w:ascii="Times New Roman" w:hAnsi="Times New Roman"/>
          <w:smallCaps/>
        </w:rPr>
        <w:t>, 2010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b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Fram strait</w:t>
      </w:r>
      <w:r w:rsidRPr="00134979">
        <w:rPr>
          <w:rFonts w:ascii="Times New Roman" w:hAnsi="Times New Roman"/>
        </w:rPr>
        <w:t>: Polarstern, St. 223 (2), 81°48'N, 10°28'W, 550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chultz Massive Seamount: ‘</w:t>
      </w:r>
      <w:r w:rsidRPr="00134979">
        <w:rPr>
          <w:rFonts w:ascii="Times New Roman" w:hAnsi="Times New Roman"/>
        </w:rPr>
        <w:t xml:space="preserve">BIODEEP2007’, ROV9, </w:t>
      </w:r>
      <w:r w:rsidRPr="00134979">
        <w:rPr>
          <w:rFonts w:ascii="Times New Roman" w:hAnsi="Times New Roman"/>
          <w:color w:val="000000"/>
        </w:rPr>
        <w:t>7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50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7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3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E,</w:t>
      </w:r>
      <w:r w:rsidRPr="00134979">
        <w:rPr>
          <w:rFonts w:ascii="Times New Roman" w:hAnsi="Times New Roman"/>
        </w:rPr>
        <w:t xml:space="preserve"> </w:t>
      </w:r>
      <w:r w:rsidRPr="00134979">
        <w:rPr>
          <w:rFonts w:ascii="Times New Roman" w:hAnsi="Times New Roman"/>
          <w:color w:val="000000"/>
        </w:rPr>
        <w:t>1262 m, PC221; ROV10, lower slope of seamount, 7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7.3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7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0.41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E, 1997 m, ZMBN77925, PC200-201, PC245; Dredge 2, 7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7.62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7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1.79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E, 1433 m, PC197. ‘</w:t>
      </w:r>
      <w:r w:rsidRPr="00134979">
        <w:rPr>
          <w:rFonts w:ascii="Times New Roman" w:hAnsi="Times New Roman"/>
        </w:rPr>
        <w:t xml:space="preserve">H2DEEP2008’, ROV5, top of seamount, </w:t>
      </w:r>
      <w:r w:rsidRPr="00134979">
        <w:rPr>
          <w:rFonts w:ascii="Times New Roman" w:hAnsi="Times New Roman"/>
          <w:color w:val="000000"/>
        </w:rPr>
        <w:t xml:space="preserve">73°49'N, 7°34'E, </w:t>
      </w:r>
      <w:r w:rsidRPr="00134979">
        <w:rPr>
          <w:rFonts w:ascii="Times New Roman" w:hAnsi="Times New Roman"/>
        </w:rPr>
        <w:t>688 m, UPSZMC 78042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Norwegian Sea:</w:t>
      </w:r>
      <w:r w:rsidRPr="00134979">
        <w:rPr>
          <w:rFonts w:ascii="Times New Roman" w:hAnsi="Times New Roman"/>
        </w:rPr>
        <w:t xml:space="preserve"> ‘CGB 2011’, field#</w:t>
      </w:r>
      <w:r w:rsidRPr="00134979">
        <w:rPr>
          <w:rFonts w:ascii="Times New Roman" w:hAnsi="Times New Roman"/>
          <w:color w:val="000000"/>
        </w:rPr>
        <w:t>11c-30-DR 05 (3), 68°16.60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08°49.144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W, 1057 m; 11c-31-DR06 (1), 68°30.667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08°14.143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W, 1370 m; 11c-19-ROV05 (2), 68°30.002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08°16.277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W, 1367 m; 11c-16-DR01 (4), 68°33.495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09°02.147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W, 1300 m, P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:</w:t>
      </w:r>
      <w:r w:rsidRPr="00134979">
        <w:rPr>
          <w:rFonts w:ascii="Times New Roman" w:hAnsi="Times New Roman"/>
        </w:rPr>
        <w:t xml:space="preserve"> BIOICE St. 2022 (11), 66°36.69'N, 12°43.32'W, 325 m; St. 2374 (1) 64°56.00'N, 11°48.00'W, 215 m; St. 2499 (2), 66°18.32'N, 26°30.66'W, 629 m; St. 2501 (13), 66°25.24'N, 25°50.32'W, 630 m; St. 2516 (5), 66°36.85'N, 25°22.69'W, 680 m; St. 2518 (23), 66°36.94'N, 25°33.59'W, 749 m; St. 2700 (1), 64°05.6'N, 27°50'W, 1105 m; St. 2769 (19), 68°35.18'N, 16°56.23'W, 519 m, INHM, ZMUC. BIOICE St. 3227 (1), 68°52'0.01"N, 9°25'0.6"W</w:t>
      </w:r>
      <w:r w:rsidRPr="00134979">
        <w:rPr>
          <w:rFonts w:ascii="Times New Roman" w:hAnsi="Times New Roman"/>
          <w:color w:val="000000"/>
        </w:rPr>
        <w:t xml:space="preserve">, 800 m, PC39; </w:t>
      </w:r>
      <w:r w:rsidRPr="00134979">
        <w:rPr>
          <w:rFonts w:ascii="Times New Roman" w:hAnsi="Times New Roman"/>
        </w:rPr>
        <w:t>St. 3659 (1), 67°47'36.6"N, 19°36'22.8"W</w:t>
      </w:r>
      <w:r w:rsidRPr="00134979">
        <w:rPr>
          <w:rFonts w:ascii="Times New Roman" w:hAnsi="Times New Roman"/>
          <w:color w:val="000000"/>
        </w:rPr>
        <w:t xml:space="preserve">, 800 m, PC18; </w:t>
      </w:r>
      <w:r w:rsidRPr="00134979">
        <w:rPr>
          <w:rFonts w:ascii="Times New Roman" w:hAnsi="Times New Roman"/>
        </w:rPr>
        <w:t xml:space="preserve">St. 3661 (1), </w:t>
      </w:r>
      <w:r w:rsidRPr="00134979">
        <w:rPr>
          <w:rFonts w:ascii="Times New Roman" w:hAnsi="Times New Roman"/>
          <w:color w:val="000000"/>
        </w:rPr>
        <w:t>67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2'71''N, 19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53'60''W, 1820 m, ZMBN 8520.</w:t>
      </w:r>
      <w:r w:rsidRPr="00134979">
        <w:rPr>
          <w:rFonts w:ascii="Times New Roman" w:hAnsi="Times New Roman" w:cs="Arial"/>
          <w:color w:val="000000"/>
        </w:rPr>
        <w:t xml:space="preserve"> </w:t>
      </w:r>
      <w:r w:rsidRPr="00134979">
        <w:rPr>
          <w:rFonts w:ascii="Times New Roman" w:hAnsi="Times New Roman"/>
        </w:rPr>
        <w:t xml:space="preserve">‘Ingolf’ St. 78 (32), 60°37'N, 27°52'W, 1505 m; St. 90 (28), 64°45'N, 29°06'W, 1070 m, ZMUC. ‘IceAge 2011’, </w:t>
      </w:r>
      <w:r w:rsidRPr="00134979">
        <w:rPr>
          <w:rFonts w:ascii="Times New Roman" w:hAnsi="Times New Roman"/>
          <w:color w:val="000000"/>
        </w:rPr>
        <w:t>ME853/1123-1 (6), 67°12.84'N, 26°11.95'W, 721-727 m; ME853/1132-1 (2), 67°38.61'N, 26°44.98'W, 320 m; ME853/1136-1 (4), 67°38.27'N, 26°45.73'W, 316 m, P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</w:t>
      </w:r>
      <w:r w:rsidRPr="00134979">
        <w:rPr>
          <w:rFonts w:ascii="Times New Roman" w:hAnsi="Times New Roman"/>
        </w:rPr>
        <w:t>: ‘Lynch’ St. 1972 (4), 67°58.5'N, 18°23.6'W, ca. 900 m; St. 1973 (1), 71°38.1'N, 9°32.2'W, 1830 m, ZMUC. ‘Shinkai Maru 1987’ St. 67 (1), 65°06'N, 36°56'W, 216-228 m, ZMUC. ‘Paamiut’ St. 90MA0200057 (photo of the catch), 67°33.7'N, 27°52.5'W, 292-289 m; St. 92PA0160002 (1), 67°32.8'N, 26°38.1'W, 300 m; St. 94PA0090001 (131), 67°24.7'N, 26°38.1'W, 306 m; St. 94PA0090002 (316), 67°37.4'N, 27°50.3'W, 274 m; St. 94PA0090009 (15), 67°13.6'N, 30°32.9'W, 441 m; St. 94PA0090010 (3), 67°19.1'N, 30°29.1'W, 241 m; St. 94PA0090019 (4), 65°43.1'N, 34°23.7'W, 360 m; St. 94PA0090026 (3), 66°21.5'N, 31°04.6'W, 467 m; St. 94PA0090041 (17), 67°07.1'N, 28°26.5'W, 335 m; St. 94PA0090043 (30), 66°54.3'N, 27°44.8'W, 372 m; St. 94PA 0090049 (11), 66°08.4'N, 27°55.4'W, 471 m; St. 94PA0090062 (7), 67°09.1'N, 30°32.3W, 467 m. ‘Ingolf’ St. 21 (1), 58°01'N, 44°45'W, 2505 m; St. 78 (32), 60°37'N, 27°52'W, 1505 m; St. 92 (5), 64°44'N, 32°52'W, 1838 m, ZMUC. ‘Zool. Polar. Exp. 1900’, St. 30 (4), 72°23'N, 13°50'W, 1900 m, UPSZMC 76804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</w:t>
      </w:r>
      <w:r w:rsidRPr="00134979">
        <w:rPr>
          <w:rFonts w:ascii="Times New Roman" w:hAnsi="Times New Roman"/>
        </w:rPr>
        <w:t xml:space="preserve">: ‘Shinkai Maru’ St. 70 (1), 66°44.5'N, 57°39.2'W, 668 m; St. 110 (1), 69°45.3'N, 58°52.5'W, 484 m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Baffin Island:</w:t>
      </w:r>
      <w:r w:rsidRPr="00134979">
        <w:rPr>
          <w:rFonts w:ascii="Times New Roman" w:hAnsi="Times New Roman"/>
        </w:rPr>
        <w:t xml:space="preserve"> ‘Paamiut’ PA2010-009, set 75 (1), 69°9'37.8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5°2'18.78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65 m; set 109 (1), 66°25'43.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0°12'43.02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13 m; set 111 (1), 66°29'55.3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39'51.19"W</w:t>
      </w:r>
      <w:r w:rsidRPr="00134979">
        <w:rPr>
          <w:rFonts w:ascii="Times New Roman" w:hAnsi="Times New Roman"/>
          <w:color w:val="000000"/>
        </w:rPr>
        <w:t xml:space="preserve">, 780 m; set 113 (3), </w:t>
      </w:r>
      <w:r w:rsidRPr="00134979">
        <w:rPr>
          <w:rFonts w:ascii="Times New Roman" w:hAnsi="Times New Roman"/>
        </w:rPr>
        <w:t>66°37'9.4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0°5'57.19"W</w:t>
      </w:r>
      <w:r w:rsidRPr="00134979">
        <w:rPr>
          <w:rFonts w:ascii="Times New Roman" w:hAnsi="Times New Roman"/>
          <w:color w:val="000000"/>
        </w:rPr>
        <w:t xml:space="preserve">, 587 m; set 114 (1), </w:t>
      </w:r>
      <w:r w:rsidRPr="00134979">
        <w:rPr>
          <w:rFonts w:ascii="Times New Roman" w:hAnsi="Times New Roman"/>
        </w:rPr>
        <w:t>66°43'43.03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8'45.23"W</w:t>
      </w:r>
      <w:r w:rsidRPr="00134979">
        <w:rPr>
          <w:rFonts w:ascii="Times New Roman" w:hAnsi="Times New Roman"/>
          <w:color w:val="000000"/>
        </w:rPr>
        <w:t xml:space="preserve">, 714 m; set 115 (1), </w:t>
      </w:r>
      <w:r w:rsidRPr="00134979">
        <w:rPr>
          <w:rFonts w:ascii="Times New Roman" w:hAnsi="Times New Roman"/>
        </w:rPr>
        <w:t>66°50'36.6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9'49.81"W</w:t>
      </w:r>
      <w:r w:rsidRPr="00134979">
        <w:rPr>
          <w:rFonts w:ascii="Times New Roman" w:hAnsi="Times New Roman"/>
          <w:color w:val="000000"/>
        </w:rPr>
        <w:t xml:space="preserve">, 782 m; set 116 (1), </w:t>
      </w:r>
      <w:r w:rsidRPr="00134979">
        <w:rPr>
          <w:rFonts w:ascii="Times New Roman" w:hAnsi="Times New Roman"/>
        </w:rPr>
        <w:t>67°7'11.7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8'23.16"W</w:t>
      </w:r>
      <w:r w:rsidRPr="00134979">
        <w:rPr>
          <w:rFonts w:ascii="Times New Roman" w:hAnsi="Times New Roman"/>
          <w:color w:val="000000"/>
        </w:rPr>
        <w:t xml:space="preserve">, 1049 m; set 155 (2), </w:t>
      </w:r>
      <w:r w:rsidRPr="00134979">
        <w:rPr>
          <w:rFonts w:ascii="Times New Roman" w:hAnsi="Times New Roman"/>
        </w:rPr>
        <w:t>66°48'51.48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27'21.49"W</w:t>
      </w:r>
      <w:r w:rsidRPr="00134979">
        <w:rPr>
          <w:rFonts w:ascii="Times New Roman" w:hAnsi="Times New Roman"/>
          <w:color w:val="000000"/>
        </w:rPr>
        <w:t>, 847 m;</w:t>
      </w:r>
      <w:r w:rsidRPr="00134979">
        <w:rPr>
          <w:rFonts w:ascii="Times New Roman" w:hAnsi="Times New Roman"/>
        </w:rPr>
        <w:t xml:space="preserve"> set 156 (2), 66°51'6.3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'49.07"W</w:t>
      </w:r>
      <w:r w:rsidRPr="00134979">
        <w:rPr>
          <w:rFonts w:ascii="Times New Roman" w:hAnsi="Times New Roman"/>
          <w:color w:val="000000"/>
        </w:rPr>
        <w:t xml:space="preserve">, 853 m; set 157 (1), </w:t>
      </w:r>
      <w:r w:rsidRPr="00134979">
        <w:rPr>
          <w:rFonts w:ascii="Times New Roman" w:hAnsi="Times New Roman"/>
        </w:rPr>
        <w:t>66°44'46.0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7°55'34.68"W</w:t>
      </w:r>
      <w:r w:rsidRPr="00134979">
        <w:rPr>
          <w:rFonts w:ascii="Times New Roman" w:hAnsi="Times New Roman"/>
          <w:color w:val="000000"/>
        </w:rPr>
        <w:t xml:space="preserve">, 702 m; set 159 (1), </w:t>
      </w:r>
      <w:r w:rsidRPr="00134979">
        <w:rPr>
          <w:rFonts w:ascii="Times New Roman" w:hAnsi="Times New Roman"/>
        </w:rPr>
        <w:t>66°42'50.4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1'28.63"W</w:t>
      </w:r>
      <w:r w:rsidRPr="00134979">
        <w:rPr>
          <w:rFonts w:ascii="Times New Roman" w:hAnsi="Times New Roman"/>
          <w:color w:val="000000"/>
        </w:rPr>
        <w:t xml:space="preserve">, 755 m; set 160 (2), </w:t>
      </w:r>
      <w:r w:rsidRPr="00134979">
        <w:rPr>
          <w:rFonts w:ascii="Times New Roman" w:hAnsi="Times New Roman"/>
        </w:rPr>
        <w:t>66°36'15.3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7'41.7"W</w:t>
      </w:r>
      <w:r w:rsidRPr="00134979">
        <w:rPr>
          <w:rFonts w:ascii="Times New Roman" w:hAnsi="Times New Roman"/>
          <w:color w:val="000000"/>
        </w:rPr>
        <w:t xml:space="preserve">, 719 m; set 161 (1), </w:t>
      </w:r>
      <w:r w:rsidRPr="00134979">
        <w:rPr>
          <w:rFonts w:ascii="Times New Roman" w:hAnsi="Times New Roman"/>
        </w:rPr>
        <w:t>66°33'15.8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58'2.21"W</w:t>
      </w:r>
      <w:r w:rsidRPr="00134979">
        <w:rPr>
          <w:rFonts w:ascii="Times New Roman" w:hAnsi="Times New Roman"/>
          <w:color w:val="000000"/>
        </w:rPr>
        <w:t xml:space="preserve">, 787 m; set 162 (1), </w:t>
      </w:r>
      <w:r w:rsidRPr="00134979">
        <w:rPr>
          <w:rFonts w:ascii="Times New Roman" w:hAnsi="Times New Roman"/>
        </w:rPr>
        <w:t>66°30'42.59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50'2.94"W</w:t>
      </w:r>
      <w:r w:rsidRPr="00134979">
        <w:rPr>
          <w:rFonts w:ascii="Times New Roman" w:hAnsi="Times New Roman"/>
          <w:color w:val="000000"/>
        </w:rPr>
        <w:t xml:space="preserve">, 721 m; set 164 (2), </w:t>
      </w:r>
      <w:r w:rsidRPr="00134979">
        <w:rPr>
          <w:rFonts w:ascii="Times New Roman" w:hAnsi="Times New Roman"/>
        </w:rPr>
        <w:t>66°20'32.7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43'11.35"W</w:t>
      </w:r>
      <w:r w:rsidRPr="00134979">
        <w:rPr>
          <w:rFonts w:ascii="Times New Roman" w:hAnsi="Times New Roman"/>
          <w:color w:val="000000"/>
        </w:rPr>
        <w:t xml:space="preserve">, 652 m; set 168 (1), </w:t>
      </w:r>
      <w:r w:rsidRPr="00134979">
        <w:rPr>
          <w:rFonts w:ascii="Times New Roman" w:hAnsi="Times New Roman"/>
        </w:rPr>
        <w:t>66°25'41.0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7°42'5.11"W</w:t>
      </w:r>
      <w:r w:rsidRPr="00134979">
        <w:rPr>
          <w:rFonts w:ascii="Times New Roman" w:hAnsi="Times New Roman"/>
          <w:color w:val="000000"/>
        </w:rPr>
        <w:t>, 563 m,</w:t>
      </w:r>
      <w:r>
        <w:rPr>
          <w:rFonts w:ascii="Times New Roman" w:hAnsi="Times New Roman"/>
        </w:rPr>
        <w:t xml:space="preserve"> </w:t>
      </w:r>
      <w:r w:rsidRPr="00134979">
        <w:rPr>
          <w:rFonts w:ascii="Times New Roman" w:hAnsi="Times New Roman"/>
        </w:rPr>
        <w:t>BIO</w:t>
      </w:r>
      <w:r>
        <w:rPr>
          <w:rFonts w:ascii="Times New Roman" w:hAnsi="Times New Roman"/>
        </w:rPr>
        <w:t xml:space="preserve">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66-78267</w:t>
      </w:r>
      <w:r w:rsidRPr="00134979">
        <w:rPr>
          <w:rFonts w:ascii="Times New Roman" w:hAnsi="Times New Roman"/>
        </w:rPr>
        <w:t xml:space="preserve"> </w:t>
      </w:r>
      <w:r w:rsidRPr="00461347">
        <w:rPr>
          <w:rFonts w:ascii="Times New Roman" w:hAnsi="Times New Roman"/>
        </w:rPr>
        <w:t xml:space="preserve">(subsamples </w:t>
      </w:r>
      <w:r>
        <w:rPr>
          <w:rFonts w:ascii="Times New Roman" w:hAnsi="Times New Roman"/>
        </w:rPr>
        <w:t xml:space="preserve">from two specimens </w:t>
      </w:r>
      <w:r w:rsidRPr="00461347">
        <w:rPr>
          <w:rFonts w:ascii="Times New Roman" w:hAnsi="Times New Roman"/>
        </w:rPr>
        <w:t>of Set 155)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  <w:smallCaps/>
        </w:rPr>
      </w:pPr>
      <w:r w:rsidRPr="00134979">
        <w:rPr>
          <w:rFonts w:ascii="Times New Roman" w:hAnsi="Times New Roman"/>
          <w:i/>
          <w:smallCaps/>
        </w:rPr>
        <w:t>Geodia macandrewii</w:t>
      </w:r>
      <w:r w:rsidRPr="00134979">
        <w:rPr>
          <w:rFonts w:ascii="Times New Roman" w:hAnsi="Times New Roman"/>
          <w:smallCaps/>
        </w:rPr>
        <w:t xml:space="preserve"> Bowerbank, 1858</w:t>
      </w:r>
    </w:p>
    <w:p w:rsidR="002F2996" w:rsidRPr="00134979" w:rsidRDefault="002F2996" w:rsidP="00134979">
      <w:pPr>
        <w:rPr>
          <w:rFonts w:ascii="Times New Roman" w:hAnsi="Times New Roman"/>
          <w:smallCaps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pitsbergen:</w:t>
      </w:r>
      <w:r w:rsidRPr="00134979">
        <w:rPr>
          <w:rFonts w:ascii="Times New Roman" w:hAnsi="Times New Roman"/>
        </w:rPr>
        <w:t xml:space="preserve"> ‘Meteor 1990’ st. 455 (1), 76°40.7'N, 13°43.0'E, 236 m, ZMUC. AB321 Marine Benthic Fauna of Svalbard 2011, St. 544, </w:t>
      </w:r>
      <w:r w:rsidRPr="00134979">
        <w:rPr>
          <w:rFonts w:ascii="Times New Roman" w:hAnsi="Times New Roman"/>
          <w:color w:val="000000"/>
        </w:rPr>
        <w:t>80°32.3115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15°21.6970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E, </w:t>
      </w:r>
      <w:r w:rsidRPr="00134979">
        <w:rPr>
          <w:rFonts w:ascii="Times New Roman" w:hAnsi="Times New Roman"/>
        </w:rPr>
        <w:t>215 m, ZMBN 89717-89718.</w:t>
      </w:r>
    </w:p>
    <w:p w:rsidR="002F2996" w:rsidRPr="00134979" w:rsidRDefault="002F2996" w:rsidP="00134979">
      <w:pPr>
        <w:pStyle w:val="SP77840"/>
        <w:jc w:val="both"/>
        <w:rPr>
          <w:color w:val="000000"/>
        </w:rPr>
      </w:pPr>
      <w:r w:rsidRPr="00134979">
        <w:rPr>
          <w:b/>
        </w:rPr>
        <w:t>Norway:</w:t>
      </w:r>
      <w:r w:rsidRPr="00134979">
        <w:t xml:space="preserve"> ‘Skalle oil field’, 71°50’N, 20°50’E, 310 m (footage of ROV). ‘Ecosystem Barents Sea 2007’, st. 2562 (many), 71°40'4.19"N, 23°11'16.19"E, 375 m, PC. Polarstern </w:t>
      </w:r>
      <w:r w:rsidRPr="00134979">
        <w:rPr>
          <w:rStyle w:val="SC1660"/>
          <w:sz w:val="24"/>
        </w:rPr>
        <w:t>ARK-XXII/1a,</w:t>
      </w:r>
      <w:r w:rsidRPr="00134979">
        <w:t xml:space="preserve"> St. 15 (1), Jago dive 992, Røst reef, </w:t>
      </w:r>
      <w:r w:rsidRPr="00134979">
        <w:rPr>
          <w:color w:val="000000"/>
        </w:rPr>
        <w:t>67°30'N, 9°25</w:t>
      </w:r>
      <w:r w:rsidRPr="00134979">
        <w:t>'</w:t>
      </w:r>
      <w:r w:rsidRPr="00134979">
        <w:rPr>
          <w:color w:val="000000"/>
        </w:rPr>
        <w:t xml:space="preserve">E, 312 m, </w:t>
      </w:r>
      <w:r w:rsidRPr="00134979">
        <w:t>ZMBN 85207</w:t>
      </w:r>
      <w:r w:rsidRPr="00134979">
        <w:rPr>
          <w:color w:val="000000"/>
        </w:rPr>
        <w:t xml:space="preserve">; </w:t>
      </w:r>
      <w:r w:rsidRPr="00134979">
        <w:t xml:space="preserve">St. 27 (1), Jago dive 996, </w:t>
      </w:r>
      <w:r w:rsidRPr="00134979">
        <w:rPr>
          <w:color w:val="000000"/>
        </w:rPr>
        <w:t>Trænadjupet</w:t>
      </w:r>
      <w:r w:rsidRPr="00134979">
        <w:t xml:space="preserve">, </w:t>
      </w:r>
      <w:r w:rsidRPr="00134979">
        <w:rPr>
          <w:color w:val="000000"/>
        </w:rPr>
        <w:t xml:space="preserve">66°58'N, 11°7'E, 293 m (in situ picture, no collection). </w:t>
      </w:r>
      <w:r w:rsidRPr="00134979">
        <w:t xml:space="preserve">Røberg, Trondheimsfjord, St. T9405317 (2), 63°51.50'N, 11°04.15'E, 200-90 m, ZMUC. Haltenpipe (1), 63°15'40.43"N, 7°15'20.3"E, 280 m, PC142. Brattholmen, 60°25'N, 05°06'E, ZMBN 85206. Korsfjord (3), near Bergen, 60°10'N, 5°10'E, 80-600 m, ZMUC, ZMBN 77924. West of Marsteinen (1), </w:t>
      </w:r>
      <w:r w:rsidRPr="00134979">
        <w:rPr>
          <w:color w:val="000000"/>
        </w:rPr>
        <w:t>60°07.4'N</w:t>
      </w:r>
      <w:r w:rsidRPr="00134979">
        <w:t xml:space="preserve">, </w:t>
      </w:r>
      <w:r w:rsidRPr="00134979">
        <w:rPr>
          <w:color w:val="000000"/>
        </w:rPr>
        <w:t>04°49.9'E</w:t>
      </w:r>
      <w:r w:rsidRPr="00134979">
        <w:t>, 300 m, PC. ‘Håkon Mosby’ St. 242 (8), 59°16'N, 4°56'E, 157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The Faroes:</w:t>
      </w:r>
      <w:r w:rsidRPr="00134979">
        <w:rPr>
          <w:rFonts w:ascii="Times New Roman" w:hAnsi="Times New Roman"/>
        </w:rPr>
        <w:t xml:space="preserve"> Between Fugloy and Nolsoy (1), ca. 240 m. ‘Ingolf’ St. 1 (1), 62°30'N, 8°21'W, 249 m, ZMUC. BIOFAR Sts. 69 (1), 117 (1), 279 (1), 297 (1), 379 (2), 452 (1), 487 (2), 535 (3), 540 (5), 756 (2), 901 (1) </w:t>
      </w:r>
      <w:r w:rsidRPr="00134979">
        <w:rPr>
          <w:rFonts w:ascii="Times New Roman" w:hAnsi="Times New Roman"/>
        </w:rPr>
        <w:fldChar w:fldCharType="begin"/>
      </w:r>
      <w:r w:rsidRPr="00134979">
        <w:rPr>
          <w:rFonts w:ascii="Times New Roman" w:hAnsi="Times New Roman"/>
        </w:rPr>
        <w:instrText xml:space="preserve"> ADDIN EN.CITE &lt;EndNote&gt;&lt;Cite&gt;&lt;Author&gt;Nørrevang&lt;/Author&gt;&lt;Year&gt;1994&lt;/Year&gt;&lt;RecNum&gt;1337&lt;/RecNum&gt;&lt;record&gt;&lt;rec-number&gt;1337&lt;/rec-number&gt;&lt;foreign-keys&gt;&lt;key app="EN" db-id="0rapfs0d6tzzeie2at7xs0249zted9s22ds5"&gt;1337&lt;/key&gt;&lt;/foreign-keys&gt;&lt;ref-type name="Journal Article"&gt;17&lt;/ref-type&gt;&lt;contributors&gt;&lt;authors&gt;&lt;author&gt;Nørrevang, Arne&lt;/author&gt;&lt;author&gt;Brattegard, Torleiv&lt;/author&gt;&lt;author&gt;Josefson, Alf B.&lt;/author&gt;&lt;author&gt;Sneli, Jon-Arne&lt;/author&gt;&lt;author&gt;Tendal, Ole S.&lt;/author&gt;&lt;/authors&gt;&lt;/contributors&gt;&lt;titles&gt;&lt;title&gt;List of BIOFAR stations&lt;/title&gt;&lt;secondary-title&gt;Sarsia&lt;/secondary-title&gt;&lt;/titles&gt;&lt;periodical&gt;&lt;full-title&gt;Sarsia&lt;/full-title&gt;&lt;abbr-1&gt;Sarsia&lt;/abbr-1&gt;&lt;abbr-2&gt;0036-4827&lt;/abbr-2&gt;&lt;/periodical&gt;&lt;pages&gt;165-180&lt;/pages&gt;&lt;volume&gt;79&lt;/volume&gt;&lt;number&gt;3&lt;/number&gt;&lt;dates&gt;&lt;year&gt;1994&lt;/year&gt;&lt;pub-dates&gt;&lt;date&gt;12/30&amp;#xD;2012/11/14&lt;/date&gt;&lt;/pub-dates&gt;&lt;/dates&gt;&lt;publisher&gt;Taylor &amp;amp; Francis&lt;/publisher&gt;&lt;urls&gt;&lt;related-urls&gt;&lt;url&gt;&lt;style face="underline" font="default" size="100%"&gt;http://www.tandfonline.com/doi/abs/10.1080/00364827.1994.10413557 &lt;/style&gt;&lt;/url&gt;&lt;/related-urls&gt;&lt;/urls&gt;&lt;/record&gt;&lt;/Cite&gt;&lt;/EndNote&gt;</w:instrText>
      </w:r>
      <w:r w:rsidRPr="00134979">
        <w:rPr>
          <w:rFonts w:ascii="Times New Roman" w:hAnsi="Times New Roman"/>
        </w:rPr>
        <w:fldChar w:fldCharType="separate"/>
      </w:r>
      <w:r w:rsidRPr="00134979">
        <w:rPr>
          <w:rFonts w:ascii="Times New Roman" w:hAnsi="Times New Roman"/>
        </w:rPr>
        <w:t>(Nørrevang</w:t>
      </w:r>
      <w:r w:rsidRPr="00134979">
        <w:rPr>
          <w:rFonts w:ascii="Times New Roman" w:hAnsi="Times New Roman"/>
          <w:i/>
        </w:rPr>
        <w:t xml:space="preserve"> et al.</w:t>
      </w:r>
      <w:r w:rsidRPr="00134979">
        <w:rPr>
          <w:rFonts w:ascii="Times New Roman" w:hAnsi="Times New Roman"/>
        </w:rPr>
        <w:t>, 1994)</w:t>
      </w:r>
      <w:r w:rsidRPr="00134979">
        <w:rPr>
          <w:rFonts w:ascii="Times New Roman" w:hAnsi="Times New Roman"/>
        </w:rPr>
        <w:fldChar w:fldCharType="end"/>
      </w:r>
      <w:r w:rsidRPr="00134979">
        <w:rPr>
          <w:rFonts w:ascii="Times New Roman" w:hAnsi="Times New Roman"/>
        </w:rPr>
        <w:t>, KLF, ZMUC. ‘Magnus Heinason’ St. 150990 (3), 62°15'N, 4°29'W, 278 m, ZMUC. ‘Walther Herwig’ 47 St. 569 (3), 59°56.8'N, 10°03.8'W, 1140 m, ZMH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Rosemary Bank: ‘</w:t>
      </w:r>
      <w:r w:rsidRPr="00134979">
        <w:rPr>
          <w:rFonts w:ascii="Times New Roman" w:hAnsi="Times New Roman"/>
        </w:rPr>
        <w:t>FRV Scotia’, haul S12/469, 59°16'33"N, 9°31'46.2"W, 1308 m (identifications from pictures courtesy of J. Drewery, Marine Scotland Marine Laboratory)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:</w:t>
      </w:r>
      <w:r w:rsidRPr="00134979">
        <w:rPr>
          <w:rFonts w:ascii="Times New Roman" w:hAnsi="Times New Roman"/>
        </w:rPr>
        <w:t xml:space="preserve"> ‘Ingolf’ St. 90 (4), 64°45'N, 29°06'W, 1070 m, ZMUC. BIOICE St. 2218 (1), 64°12.46'N, 25°16.95'W, 265 m; St. 2728 (2), 64°13.8'N, 27°30.4'W, 927 m; St. 2923 (1), 65°43.63'N, 29°07.99'W, 704 m, ZMUC, INHM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:</w:t>
      </w:r>
      <w:r w:rsidRPr="00134979">
        <w:rPr>
          <w:rFonts w:ascii="Times New Roman" w:hAnsi="Times New Roman"/>
        </w:rPr>
        <w:t xml:space="preserve"> ‘Shinkai Maru’ St. 29 (1), 65°06'N, 36°56'W, 228 m; St. 67 (1), 65°06'N, 36°56'W, 216-228 m; St. 70 (1), 62°03'N, 41°09'W, 237 m. ‘Sisimiut’ St. 89Si0240086 (1), 66°39.6'N, 27°14'W, 420 m, ZMUC. ‘Maniitsoq’ St. 90MA0200057 (photo of the catch), 67°33.7'N 27°52.5'W, 292-289 m. ‘Paamiut’ St. 94PA0090001 (1), 67°24.7'N, 26°38.1'W, 306 m; St. 94PA0090002 (4), 67°37.4'N, 27°50.3'W, 274 m; St. 94PA0090009 (13), 67°13.6'N, 30°32.9'W, 441 m; St. 94PA0090010 (6), 67°19.1'N, 30°29.1'W, 241 m; St. 94PA0090020 (2), 66°02'n, 32°46.4'W, 282 m; St. 94PA0090026 (1), 66°21.5'N 31.04.6'W, 467 m; St. 94PA0090039 (1), 66°47.1'N, 28°13.7'W, 334 m; St. 94PA0090062 (3), 67°09.1'N, 30°32.3W, 467 m, ZMUC. ‘Zool. Polar. Exp. 1900’, St. 30 (3), 72°23'N, 13°50'W, 1900 m, UPSZMC 76803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:</w:t>
      </w:r>
      <w:r w:rsidRPr="00134979">
        <w:rPr>
          <w:rFonts w:ascii="Times New Roman" w:hAnsi="Times New Roman"/>
        </w:rPr>
        <w:t xml:space="preserve"> ‘Shinkai Maru’ St. 9 (1), 63°19.6'N, 54°53.8'W, 1226 m; St. 26 (1), 63°48.4'N, 54°35.8'W, 1173 m; St. 32 (1), 64°13.5'N, 54°42.1'W, 970 m; St. 50 (1), 64°48.9'N, 55°23.1'W, 800 m; St. 43 (1), 63°20'N, 54°39'W, 1222 m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Baffin Island:</w:t>
      </w:r>
      <w:r w:rsidRPr="00134979">
        <w:rPr>
          <w:rFonts w:ascii="Times New Roman" w:hAnsi="Times New Roman"/>
        </w:rPr>
        <w:t xml:space="preserve"> ‘Paamiut’ PA2010-009 set 167 (2), 66°23'32.7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7°49'23.09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64 m; set 168 (1), 66°25'41.0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7°42'5.11"W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63 m, BIO</w:t>
      </w:r>
      <w:r>
        <w:rPr>
          <w:rFonts w:ascii="Times New Roman" w:hAnsi="Times New Roman"/>
        </w:rPr>
        <w:t xml:space="preserve">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55</w:t>
      </w:r>
      <w:r w:rsidRPr="00134979">
        <w:rPr>
          <w:rFonts w:ascii="Times New Roman" w:hAnsi="Times New Roman"/>
        </w:rPr>
        <w:t xml:space="preserve"> </w:t>
      </w:r>
      <w:r w:rsidRPr="00EE0AB0">
        <w:rPr>
          <w:rFonts w:ascii="Times New Roman" w:hAnsi="Times New Roman"/>
        </w:rPr>
        <w:t>(subsample of a specimen from set 167).</w:t>
      </w:r>
    </w:p>
    <w:p w:rsidR="002F2996" w:rsidRPr="00134979" w:rsidRDefault="002F2996" w:rsidP="00134979">
      <w:pPr>
        <w:rPr>
          <w:rFonts w:ascii="Times New Roman" w:hAnsi="Times New Roman" w:cs="Arial"/>
          <w:color w:val="000000"/>
        </w:rPr>
      </w:pPr>
      <w:r w:rsidRPr="00134979">
        <w:rPr>
          <w:rFonts w:ascii="Times New Roman" w:hAnsi="Times New Roman"/>
          <w:b/>
        </w:rPr>
        <w:t>Flemish Cap and the Grand Banks:</w:t>
      </w:r>
      <w:r w:rsidRPr="00134979">
        <w:rPr>
          <w:rFonts w:ascii="Times New Roman" w:hAnsi="Times New Roman"/>
        </w:rPr>
        <w:t xml:space="preserve"> </w:t>
      </w:r>
      <w:r w:rsidRPr="00134979">
        <w:rPr>
          <w:rFonts w:ascii="Times New Roman" w:hAnsi="Times New Roman"/>
          <w:b/>
        </w:rPr>
        <w:t>“</w:t>
      </w:r>
      <w:r w:rsidRPr="00134979">
        <w:rPr>
          <w:rFonts w:ascii="Times New Roman" w:hAnsi="Times New Roman"/>
        </w:rPr>
        <w:t xml:space="preserve">NEREIDA 2009-2010”, BIO, IEO, </w:t>
      </w:r>
      <w:r w:rsidRPr="00134979">
        <w:rPr>
          <w:rFonts w:ascii="Times New Roman" w:hAnsi="Times New Roman"/>
          <w:color w:val="000000"/>
        </w:rPr>
        <w:t>UPSZMC</w:t>
      </w:r>
      <w:r w:rsidRPr="00134979">
        <w:rPr>
          <w:rFonts w:ascii="Times New Roman" w:hAnsi="Times New Roman"/>
        </w:rPr>
        <w:t>; field#DR18-057, 47°15'42.7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3°31'51.67"W</w:t>
      </w:r>
      <w:r w:rsidRPr="00134979">
        <w:rPr>
          <w:rFonts w:ascii="Times New Roman" w:hAnsi="Times New Roman"/>
          <w:color w:val="000000"/>
        </w:rPr>
        <w:t xml:space="preserve">, 1079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54</w:t>
      </w:r>
      <w:r w:rsidRPr="00134979">
        <w:rPr>
          <w:rFonts w:ascii="Times New Roman" w:hAnsi="Times New Roman"/>
          <w:color w:val="000000"/>
        </w:rPr>
        <w:t xml:space="preserve">; field#DR64-20c, </w:t>
      </w:r>
      <w:r w:rsidRPr="00134979">
        <w:rPr>
          <w:rFonts w:ascii="Times New Roman" w:hAnsi="Times New Roman"/>
        </w:rPr>
        <w:t>46°25'25.6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4°50'44.78"W</w:t>
      </w:r>
      <w:r w:rsidRPr="00134979">
        <w:rPr>
          <w:rFonts w:ascii="Times New Roman" w:hAnsi="Times New Roman"/>
          <w:color w:val="000000"/>
        </w:rPr>
        <w:t xml:space="preserve">, 1091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56</w:t>
      </w:r>
      <w:r w:rsidRPr="00134979">
        <w:rPr>
          <w:rFonts w:ascii="Times New Roman" w:hAnsi="Times New Roman"/>
          <w:color w:val="000000"/>
        </w:rPr>
        <w:t xml:space="preserve">; field#DR70-29a, </w:t>
      </w:r>
      <w:r w:rsidRPr="00134979">
        <w:rPr>
          <w:rFonts w:ascii="Times New Roman" w:hAnsi="Times New Roman"/>
        </w:rPr>
        <w:t>45°53'12.0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6°33'22.18"W</w:t>
      </w:r>
      <w:r w:rsidRPr="00134979">
        <w:rPr>
          <w:rFonts w:ascii="Times New Roman" w:hAnsi="Times New Roman"/>
          <w:color w:val="000000"/>
        </w:rPr>
        <w:t xml:space="preserve">, 916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57</w:t>
      </w:r>
      <w:r w:rsidRPr="00134979">
        <w:rPr>
          <w:rFonts w:ascii="Times New Roman" w:hAnsi="Times New Roman"/>
          <w:color w:val="000000"/>
        </w:rPr>
        <w:t>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  <w:smallCaps/>
        </w:rPr>
      </w:pPr>
      <w:r w:rsidRPr="00134979">
        <w:rPr>
          <w:rFonts w:ascii="Times New Roman" w:hAnsi="Times New Roman"/>
          <w:i/>
          <w:smallCaps/>
        </w:rPr>
        <w:t>Geodia phlegraei</w:t>
      </w:r>
      <w:r w:rsidRPr="00134979">
        <w:rPr>
          <w:rFonts w:ascii="Times New Roman" w:hAnsi="Times New Roman"/>
          <w:smallCaps/>
        </w:rPr>
        <w:t xml:space="preserve"> (Sollas, 1880)</w:t>
      </w:r>
    </w:p>
    <w:p w:rsidR="002F2996" w:rsidRPr="00134979" w:rsidRDefault="002F2996" w:rsidP="00134979">
      <w:pPr>
        <w:rPr>
          <w:rFonts w:ascii="Times New Roman" w:hAnsi="Times New Roman"/>
          <w:smallCaps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  <w:r w:rsidRPr="00134979">
        <w:rPr>
          <w:rFonts w:ascii="Times New Roman" w:hAnsi="Times New Roman"/>
          <w:highlight w:val="magenta"/>
        </w:rPr>
        <w:t>In purple</w:t>
      </w:r>
      <w:r w:rsidRPr="00134979">
        <w:rPr>
          <w:rFonts w:ascii="Times New Roman" w:hAnsi="Times New Roman"/>
        </w:rPr>
        <w:t xml:space="preserve">, specimens originally identified as </w:t>
      </w:r>
      <w:r w:rsidRPr="00134979">
        <w:rPr>
          <w:rFonts w:ascii="Times New Roman" w:hAnsi="Times New Roman"/>
          <w:i/>
        </w:rPr>
        <w:t>G. phlegraei</w:t>
      </w:r>
      <w:r w:rsidRPr="00134979">
        <w:rPr>
          <w:rFonts w:ascii="Times New Roman" w:hAnsi="Times New Roman"/>
        </w:rPr>
        <w:t xml:space="preserve"> but which could be </w:t>
      </w:r>
      <w:r w:rsidRPr="00134979">
        <w:rPr>
          <w:rFonts w:ascii="Times New Roman" w:hAnsi="Times New Roman"/>
          <w:i/>
        </w:rPr>
        <w:t>G. parva</w:t>
      </w:r>
      <w:r w:rsidRPr="00134979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We have not been able to check these specimens.</w:t>
      </w:r>
    </w:p>
    <w:p w:rsidR="002F2996" w:rsidRPr="00134979" w:rsidRDefault="002F2996" w:rsidP="00134979">
      <w:pPr>
        <w:rPr>
          <w:rFonts w:ascii="Times New Roman" w:hAnsi="Times New Roman"/>
          <w:smallCaps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Material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Fram Strait</w:t>
      </w:r>
      <w:r w:rsidRPr="00134979">
        <w:rPr>
          <w:rFonts w:ascii="Times New Roman" w:hAnsi="Times New Roman"/>
        </w:rPr>
        <w:t>: ‘Polarstern’ St. 223 (3), 81°48'N, 10°28'W, 550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pitsbergen</w:t>
      </w:r>
      <w:r w:rsidRPr="00134979">
        <w:rPr>
          <w:rFonts w:ascii="Times New Roman" w:hAnsi="Times New Roman"/>
        </w:rPr>
        <w:t xml:space="preserve">: AB321 Marine Benthic Fauna of Svalbard 2011, St. 544, </w:t>
      </w:r>
      <w:r w:rsidRPr="00134979">
        <w:rPr>
          <w:rFonts w:ascii="Times New Roman" w:hAnsi="Times New Roman"/>
          <w:color w:val="000000"/>
        </w:rPr>
        <w:t xml:space="preserve">80°32.3115'N, 15°21.69708'E, </w:t>
      </w:r>
      <w:r w:rsidRPr="00134979">
        <w:rPr>
          <w:rFonts w:ascii="Times New Roman" w:hAnsi="Times New Roman"/>
        </w:rPr>
        <w:t>215 m, ZMBN 89719.</w:t>
      </w:r>
    </w:p>
    <w:p w:rsidR="002F2996" w:rsidRPr="00134979" w:rsidRDefault="002F2996" w:rsidP="00134979">
      <w:pPr>
        <w:jc w:val="both"/>
        <w:rPr>
          <w:rFonts w:ascii="Times New Roman" w:hAnsi="Times New Roman"/>
          <w:color w:val="000000"/>
        </w:rPr>
      </w:pPr>
      <w:r w:rsidRPr="00134979">
        <w:rPr>
          <w:rFonts w:ascii="Times New Roman" w:hAnsi="Times New Roman"/>
          <w:b/>
        </w:rPr>
        <w:t>Norway</w:t>
      </w:r>
      <w:r w:rsidRPr="00134979">
        <w:rPr>
          <w:rFonts w:ascii="Times New Roman" w:hAnsi="Times New Roman"/>
        </w:rPr>
        <w:t>: ‘Skalle oil field’, 71°50’N, 20°50’E, 310 m (footage of ROV). ‘Ecosystem Barents Sea 2007’, st. 2562 (2), 71°40'4.19"N, 23°11'16.19"E, 375 m, PC</w:t>
      </w:r>
      <w:r w:rsidRPr="00301121">
        <w:rPr>
          <w:rFonts w:ascii="Times New Roman" w:hAnsi="Times New Roman"/>
        </w:rPr>
        <w:t xml:space="preserve">. ‘Håkon Mosby’ St. 93060602 (1), 71°02.76'N 22°38.56'E, 219 m; St. 93060612 (1), 70°19.87'N, 23°00.62'E, 164 m, ZMUC. Polarstern </w:t>
      </w:r>
      <w:r w:rsidRPr="00301121">
        <w:rPr>
          <w:rStyle w:val="SC1660"/>
          <w:rFonts w:ascii="Times New Roman" w:hAnsi="Times New Roman"/>
          <w:sz w:val="24"/>
        </w:rPr>
        <w:t>ARK-XXII/1a,</w:t>
      </w:r>
      <w:r w:rsidRPr="00301121">
        <w:rPr>
          <w:rFonts w:ascii="Times New Roman" w:hAnsi="Times New Roman"/>
        </w:rPr>
        <w:t xml:space="preserve"> St. 2-2 (</w:t>
      </w:r>
      <w:r w:rsidRPr="00134979">
        <w:rPr>
          <w:rFonts w:ascii="Times New Roman" w:hAnsi="Times New Roman"/>
        </w:rPr>
        <w:t xml:space="preserve">1), large boxcore, </w:t>
      </w:r>
      <w:r w:rsidRPr="00134979">
        <w:rPr>
          <w:rFonts w:ascii="Times New Roman" w:hAnsi="Times New Roman"/>
          <w:color w:val="000000"/>
        </w:rPr>
        <w:t>67°30.41'N, 9°25.60'E, 304 m;</w:t>
      </w:r>
      <w:r w:rsidRPr="00134979">
        <w:rPr>
          <w:rFonts w:ascii="Times New Roman" w:hAnsi="Times New Roman" w:cs="Arial"/>
          <w:color w:val="000000"/>
        </w:rPr>
        <w:t xml:space="preserve"> </w:t>
      </w:r>
      <w:r w:rsidRPr="00134979">
        <w:rPr>
          <w:rFonts w:ascii="Times New Roman" w:hAnsi="Times New Roman"/>
        </w:rPr>
        <w:t xml:space="preserve">St. 14 (2), Jago dive 991, Røst reef, </w:t>
      </w:r>
      <w:r w:rsidRPr="00134979">
        <w:rPr>
          <w:rFonts w:ascii="Times New Roman" w:hAnsi="Times New Roman"/>
          <w:color w:val="000000"/>
        </w:rPr>
        <w:t>67°29'N, 9°24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E, 282 m, </w:t>
      </w:r>
      <w:r w:rsidRPr="00134979">
        <w:rPr>
          <w:rFonts w:ascii="Times New Roman" w:hAnsi="Times New Roman"/>
        </w:rPr>
        <w:t>PC247</w:t>
      </w:r>
      <w:r w:rsidRPr="00134979">
        <w:rPr>
          <w:rFonts w:ascii="Times New Roman" w:hAnsi="Times New Roman"/>
          <w:color w:val="000000"/>
        </w:rPr>
        <w:t xml:space="preserve">; St. 16 (1), Jago dive 993, </w:t>
      </w:r>
      <w:r w:rsidRPr="00134979">
        <w:rPr>
          <w:rFonts w:ascii="Times New Roman" w:hAnsi="Times New Roman"/>
        </w:rPr>
        <w:t xml:space="preserve">Røst reef, </w:t>
      </w:r>
      <w:r w:rsidRPr="00134979">
        <w:rPr>
          <w:rFonts w:ascii="Times New Roman" w:hAnsi="Times New Roman"/>
          <w:color w:val="000000"/>
        </w:rPr>
        <w:t xml:space="preserve">67°30.7'N, 9°26.50'E, 326 m; </w:t>
      </w:r>
      <w:r w:rsidRPr="00134979">
        <w:rPr>
          <w:rFonts w:ascii="Times New Roman" w:hAnsi="Times New Roman"/>
        </w:rPr>
        <w:t xml:space="preserve">St. 27 (2), PC248, Jago dive 996, </w:t>
      </w:r>
      <w:r w:rsidRPr="00134979">
        <w:rPr>
          <w:rFonts w:ascii="Times New Roman" w:hAnsi="Times New Roman"/>
          <w:color w:val="000000"/>
        </w:rPr>
        <w:t>Trænadjupet</w:t>
      </w:r>
      <w:r w:rsidRPr="00134979">
        <w:rPr>
          <w:rFonts w:ascii="Times New Roman" w:hAnsi="Times New Roman"/>
        </w:rPr>
        <w:t xml:space="preserve">, </w:t>
      </w:r>
      <w:r w:rsidRPr="00134979">
        <w:rPr>
          <w:rFonts w:ascii="Times New Roman" w:hAnsi="Times New Roman"/>
          <w:color w:val="000000"/>
        </w:rPr>
        <w:t xml:space="preserve">66°58'N, 11°7'E, 290 m, ZMBN 85211. ‘GO Sars 2006’, St 1 (3), </w:t>
      </w:r>
      <w:r w:rsidRPr="00134979">
        <w:rPr>
          <w:rFonts w:ascii="Times New Roman" w:hAnsi="Times New Roman"/>
        </w:rPr>
        <w:t>Røst reef</w:t>
      </w:r>
      <w:r w:rsidRPr="00134979">
        <w:rPr>
          <w:rFonts w:ascii="Times New Roman" w:hAnsi="Times New Roman"/>
          <w:color w:val="000000"/>
        </w:rPr>
        <w:t xml:space="preserve">, 66°55.87'N, 11°06.64'E, 319 m, ZMAPOR 21406b. Sula Ridge, </w:t>
      </w:r>
      <w:r w:rsidRPr="00134979">
        <w:rPr>
          <w:rFonts w:ascii="Times New Roman" w:hAnsi="Times New Roman"/>
        </w:rPr>
        <w:t xml:space="preserve">64°17'60"N, 7°53'E, </w:t>
      </w:r>
      <w:r w:rsidRPr="00134979">
        <w:rPr>
          <w:rFonts w:ascii="Times New Roman" w:hAnsi="Times New Roman"/>
          <w:color w:val="000000"/>
        </w:rPr>
        <w:t>PC151</w:t>
      </w:r>
      <w:r w:rsidRPr="00134979">
        <w:rPr>
          <w:rFonts w:ascii="Times New Roman" w:hAnsi="Times New Roman"/>
        </w:rPr>
        <w:t xml:space="preserve">. Røberg, Trondheim Fjord, St. T8905125 (1), 63°35.50'N, 10°31.20'E, 100 m; St. 8905185 (6), 63°27.00'N, 9°57.80'E, 350 m; St. T9405276 (1), 63°32.36'N, 9°54.22'E, 500 m; St. T9405305 (1), 63°49.33'N 11°03.17'E, 225 m; St. T9406031 (5), 63°33.10'N, 10°16.00'E, 200 m; St. T9406032 (3), 63°33.18'N, 10°16.00'E, 100 m; St. T9406066 (12), 63°27.13'N, 9°57.76'E, 500 m, ZMUC. </w:t>
      </w:r>
      <w:r w:rsidRPr="00134979">
        <w:rPr>
          <w:rFonts w:ascii="Times New Roman" w:hAnsi="Times New Roman"/>
          <w:color w:val="000000"/>
        </w:rPr>
        <w:t>Selligrunnen, Trondheimsfjord, 63° 35'N, 10° 30'E</w:t>
      </w:r>
      <w:r w:rsidRPr="00134979">
        <w:rPr>
          <w:rFonts w:ascii="Times New Roman" w:hAnsi="Times New Roman"/>
        </w:rPr>
        <w:t>, 45-80 m, VM</w:t>
      </w:r>
      <w:r w:rsidRPr="00134979">
        <w:rPr>
          <w:rFonts w:ascii="Times New Roman" w:hAnsi="Times New Roman"/>
          <w:color w:val="000000"/>
        </w:rPr>
        <w:t xml:space="preserve"> 147925 (</w:t>
      </w:r>
      <w:r w:rsidRPr="00134979">
        <w:rPr>
          <w:rFonts w:ascii="Times New Roman" w:hAnsi="Times New Roman"/>
        </w:rPr>
        <w:t xml:space="preserve">Vitendkapsmuseet in Trondheim). Korsfjord (many), near Bergen, 60°10'N, 5°10'E, 35-400 m. ZMUC, PC, ZMBN 77929. Steinneset, Langenuen, 59°52'60"N, 5°31'E, 25-175 m, PC111, PC123. ‘Håkon Mosby’ St. 237 (3), 59°07'N, 05°10'E, 160 m; St. 242 (4), 59°16'N, 04°56'E, 157 m, ZMUC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kagerrack</w:t>
      </w:r>
      <w:r w:rsidRPr="00134979">
        <w:rPr>
          <w:rFonts w:ascii="Times New Roman" w:hAnsi="Times New Roman"/>
        </w:rPr>
        <w:t>: The Koster area, East of</w:t>
      </w:r>
      <w:r>
        <w:rPr>
          <w:rFonts w:ascii="Times New Roman" w:hAnsi="Times New Roman"/>
        </w:rPr>
        <w:t xml:space="preserve"> Ramsö (2), 58°49.8'N, 11°05.5'</w:t>
      </w:r>
      <w:r w:rsidRPr="00134979">
        <w:rPr>
          <w:rFonts w:ascii="Times New Roman" w:hAnsi="Times New Roman"/>
        </w:rPr>
        <w:t xml:space="preserve">E, 130-85 m, ZMUC. Ramsö, ca 200 m, UPSZMC 7155, UPSZMC 7157. Ulvillarna (8), 58°49.2'N, 11°04.8'E, 225-150m. ZMUC. </w:t>
      </w:r>
    </w:p>
    <w:p w:rsidR="002F2996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The Faroes</w:t>
      </w:r>
      <w:r w:rsidRPr="00134979">
        <w:rPr>
          <w:rFonts w:ascii="Times New Roman" w:hAnsi="Times New Roman"/>
        </w:rPr>
        <w:t xml:space="preserve">: BIOFAR Sts. 043 (4), 119 (1), 120 (10), 122 (21), 287 (1), 298 (5), 451 (2), 530 (2), 550 (3), 734 (40) </w:t>
      </w:r>
      <w:r w:rsidRPr="00134979">
        <w:rPr>
          <w:rFonts w:ascii="Times New Roman" w:hAnsi="Times New Roman"/>
        </w:rPr>
        <w:fldChar w:fldCharType="begin"/>
      </w:r>
      <w:r w:rsidRPr="00134979">
        <w:rPr>
          <w:rFonts w:ascii="Times New Roman" w:hAnsi="Times New Roman"/>
        </w:rPr>
        <w:instrText xml:space="preserve"> ADDIN EN.CITE &lt;EndNote&gt;&lt;Cite&gt;&lt;Author&gt;Nørrevang&lt;/Author&gt;&lt;Year&gt;1994&lt;/Year&gt;&lt;RecNum&gt;1337&lt;/RecNum&gt;&lt;record&gt;&lt;rec-number&gt;1337&lt;/rec-number&gt;&lt;foreign-keys&gt;&lt;key app="EN" db-id="0rapfs0d6tzzeie2at7xs0249zted9s22ds5"&gt;1337&lt;/key&gt;&lt;/foreign-keys&gt;&lt;ref-type name="Journal Article"&gt;17&lt;/ref-type&gt;&lt;contributors&gt;&lt;authors&gt;&lt;author&gt;Nørrevang, Arne&lt;/author&gt;&lt;author&gt;Brattegard, Torleiv&lt;/author&gt;&lt;author&gt;Josefson, Alf B.&lt;/author&gt;&lt;author&gt;Sneli, Jon-Arne&lt;/author&gt;&lt;author&gt;Tendal, Ole S.&lt;/author&gt;&lt;/authors&gt;&lt;/contributors&gt;&lt;titles&gt;&lt;title&gt;List of BIOFAR stations&lt;/title&gt;&lt;secondary-title&gt;Sarsia&lt;/secondary-title&gt;&lt;/titles&gt;&lt;periodical&gt;&lt;full-title&gt;Sarsia&lt;/full-title&gt;&lt;abbr-1&gt;Sarsia&lt;/abbr-1&gt;&lt;abbr-2&gt;0036-4827&lt;/abbr-2&gt;&lt;/periodical&gt;&lt;pages&gt;165-180&lt;/pages&gt;&lt;volume&gt;79&lt;/volume&gt;&lt;number&gt;3&lt;/number&gt;&lt;dates&gt;&lt;year&gt;1994&lt;/year&gt;&lt;pub-dates&gt;&lt;date&gt;12/30&amp;#xD;2012/11/14&lt;/date&gt;&lt;/pub-dates&gt;&lt;/dates&gt;&lt;publisher&gt;Taylor &amp;amp; Francis&lt;/publisher&gt;&lt;urls&gt;&lt;related-urls&gt;&lt;url&gt;&lt;style face="underline" font="default" size="100%"&gt;http://www.tandfonline.com/doi/abs/10.1080/00364827.1994.10413557 &lt;/style&gt;&lt;/url&gt;&lt;/related-urls&gt;&lt;/urls&gt;&lt;/record&gt;&lt;/Cite&gt;&lt;/EndNote&gt;</w:instrText>
      </w:r>
      <w:r w:rsidRPr="00134979">
        <w:rPr>
          <w:rFonts w:ascii="Times New Roman" w:hAnsi="Times New Roman"/>
        </w:rPr>
        <w:fldChar w:fldCharType="separate"/>
      </w:r>
      <w:r w:rsidRPr="00134979">
        <w:rPr>
          <w:rFonts w:ascii="Times New Roman" w:hAnsi="Times New Roman"/>
        </w:rPr>
        <w:t>(Nørrevang</w:t>
      </w:r>
      <w:r w:rsidRPr="00134979">
        <w:rPr>
          <w:rFonts w:ascii="Times New Roman" w:hAnsi="Times New Roman"/>
          <w:i/>
        </w:rPr>
        <w:t xml:space="preserve"> et al.</w:t>
      </w:r>
      <w:r w:rsidRPr="00134979">
        <w:rPr>
          <w:rFonts w:ascii="Times New Roman" w:hAnsi="Times New Roman"/>
        </w:rPr>
        <w:t>, 1994)</w:t>
      </w:r>
      <w:r w:rsidRPr="00134979">
        <w:rPr>
          <w:rFonts w:ascii="Times New Roman" w:hAnsi="Times New Roman"/>
        </w:rPr>
        <w:fldChar w:fldCharType="end"/>
      </w:r>
      <w:r w:rsidRPr="00134979">
        <w:rPr>
          <w:rFonts w:ascii="Times New Roman" w:hAnsi="Times New Roman"/>
        </w:rPr>
        <w:t xml:space="preserve">, KLF, ZMUC. </w:t>
      </w:r>
      <w:r w:rsidRPr="00620655">
        <w:rPr>
          <w:rFonts w:ascii="Times New Roman" w:hAnsi="Times New Roman"/>
        </w:rPr>
        <w:t>‘Michael Sars’ St. 85 (9), 62°53'N, 9°06'W, 461 m.</w:t>
      </w:r>
    </w:p>
    <w:p w:rsidR="002F2996" w:rsidRPr="005844AE" w:rsidRDefault="002F2996" w:rsidP="005844AE">
      <w:pPr>
        <w:rPr>
          <w:rFonts w:ascii="Times New Roman" w:hAnsi="Times New Roman"/>
          <w:color w:val="000000"/>
          <w:lang w:eastAsia="da-DK"/>
        </w:rPr>
      </w:pPr>
      <w:r w:rsidRPr="005844AE">
        <w:rPr>
          <w:rFonts w:ascii="Times New Roman" w:hAnsi="Times New Roman"/>
          <w:b/>
        </w:rPr>
        <w:t>Mingulay Reef:</w:t>
      </w:r>
      <w:r w:rsidRPr="005844AE">
        <w:rPr>
          <w:rFonts w:ascii="Times New Roman" w:hAnsi="Times New Roman"/>
        </w:rPr>
        <w:t xml:space="preserve"> BIOSYS 2006, </w:t>
      </w:r>
      <w:r w:rsidRPr="005844AE">
        <w:rPr>
          <w:rFonts w:ascii="Times New Roman" w:hAnsi="Times New Roman"/>
          <w:color w:val="000000"/>
          <w:lang w:eastAsia="da-DK"/>
        </w:rPr>
        <w:t xml:space="preserve">field#DR182/rest, </w:t>
      </w:r>
      <w:r w:rsidRPr="005844AE">
        <w:rPr>
          <w:rFonts w:ascii="Times New Roman" w:hAnsi="Times New Roman"/>
        </w:rPr>
        <w:t>56°49'27.37"N, 7°22'7.07"W,</w:t>
      </w:r>
      <w:r>
        <w:rPr>
          <w:rFonts w:ascii="Times New Roman" w:hAnsi="Times New Roman"/>
        </w:rPr>
        <w:t xml:space="preserve"> </w:t>
      </w:r>
      <w:r w:rsidRPr="005844AE">
        <w:rPr>
          <w:rFonts w:ascii="Times New Roman" w:hAnsi="Times New Roman"/>
          <w:color w:val="000000"/>
          <w:lang w:eastAsia="da-DK"/>
        </w:rPr>
        <w:t xml:space="preserve">128-137 m, ZMAPOR 20404a; field#VG20-1/08, </w:t>
      </w:r>
      <w:r w:rsidRPr="005844AE">
        <w:rPr>
          <w:rFonts w:ascii="Times New Roman" w:hAnsi="Times New Roman"/>
        </w:rPr>
        <w:t xml:space="preserve">56°49'24.06"N, 7°23'51.83"W, </w:t>
      </w:r>
      <w:r w:rsidRPr="005844AE">
        <w:rPr>
          <w:rFonts w:ascii="Times New Roman" w:hAnsi="Times New Roman"/>
          <w:color w:val="000000"/>
          <w:lang w:eastAsia="da-DK"/>
        </w:rPr>
        <w:t>139 m, ZMAPOR 20294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</w:t>
      </w:r>
      <w:r w:rsidRPr="00134979">
        <w:rPr>
          <w:rFonts w:ascii="Times New Roman" w:hAnsi="Times New Roman"/>
        </w:rPr>
        <w:t xml:space="preserve">: BIOICE </w:t>
      </w:r>
      <w:r w:rsidRPr="00301121">
        <w:rPr>
          <w:rFonts w:ascii="Times New Roman" w:hAnsi="Times New Roman"/>
        </w:rPr>
        <w:t>St. 2293 (1), 62°27.86'N, 22°40.24'W, 1203 m</w:t>
      </w:r>
      <w:r w:rsidRPr="00134979">
        <w:rPr>
          <w:rFonts w:ascii="Times New Roman" w:hAnsi="Times New Roman"/>
        </w:rPr>
        <w:t>; St. 2926 (1), 65°50.79'N, 28°46.45'W, 540 m. ‘Ingolf’ St. 78 (25), 60°37'N, 27°52'W, 1505 m; St. 90 (17), 64°45'N, 29°06'W, 1070 m, INHM, ZMUC.</w:t>
      </w:r>
    </w:p>
    <w:p w:rsidR="002F2996" w:rsidRPr="00301121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:</w:t>
      </w:r>
      <w:r w:rsidRPr="00134979">
        <w:rPr>
          <w:rFonts w:ascii="Times New Roman" w:hAnsi="Times New Roman"/>
        </w:rPr>
        <w:t xml:space="preserve"> ‘Paamiut’ </w:t>
      </w:r>
      <w:r w:rsidRPr="00301121">
        <w:rPr>
          <w:rFonts w:ascii="Times New Roman" w:hAnsi="Times New Roman"/>
        </w:rPr>
        <w:t>St. 87PA0028 (4), 66°53'N, 30°11'W, 337 m;</w:t>
      </w:r>
      <w:r w:rsidRPr="00134979">
        <w:rPr>
          <w:rFonts w:ascii="Times New Roman" w:hAnsi="Times New Roman"/>
          <w:highlight w:val="magenta"/>
        </w:rPr>
        <w:t xml:space="preserve"> St. 87PA0067 (1), 65°06'N, 36°56'W, 228 m; ‘Ingolf’ St. 21 (2), 58°01'N, 44°45'W, 2505 m</w:t>
      </w:r>
      <w:r w:rsidRPr="00134979">
        <w:rPr>
          <w:rFonts w:ascii="Times New Roman" w:hAnsi="Times New Roman"/>
        </w:rPr>
        <w:t>; St. 92 (22), 64°44'N, 32°52'W, 1838 m, ZMU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</w:t>
      </w:r>
      <w:r w:rsidRPr="00134979">
        <w:rPr>
          <w:rFonts w:ascii="Times New Roman" w:hAnsi="Times New Roman"/>
        </w:rPr>
        <w:t xml:space="preserve">: </w:t>
      </w:r>
      <w:r w:rsidRPr="00301121">
        <w:rPr>
          <w:rFonts w:ascii="Times New Roman" w:hAnsi="Times New Roman"/>
        </w:rPr>
        <w:t>‘Shinkai Maru’ St</w:t>
      </w:r>
      <w:r w:rsidRPr="00134979">
        <w:rPr>
          <w:rFonts w:ascii="Times New Roman" w:hAnsi="Times New Roman"/>
        </w:rPr>
        <w:t>. 32 (1), 64°13.5'N, 54°42.1'W, 970 m</w:t>
      </w:r>
      <w:r w:rsidRPr="00301121">
        <w:rPr>
          <w:rFonts w:ascii="Times New Roman" w:hAnsi="Times New Roman"/>
        </w:rPr>
        <w:t>, ZMUC.</w:t>
      </w:r>
      <w:r w:rsidRPr="00134979">
        <w:rPr>
          <w:rFonts w:ascii="Times New Roman" w:hAnsi="Times New Roman"/>
        </w:rPr>
        <w:t xml:space="preserve">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color w:val="000000"/>
        </w:rPr>
      </w:pPr>
      <w:r w:rsidRPr="00134979">
        <w:rPr>
          <w:rFonts w:ascii="Times New Roman" w:hAnsi="Times New Roman"/>
          <w:b/>
        </w:rPr>
        <w:t>Flemish Cap and Orphan Knoll:</w:t>
      </w:r>
      <w:r w:rsidRPr="00134979">
        <w:rPr>
          <w:rFonts w:ascii="Times New Roman" w:hAnsi="Times New Roman"/>
        </w:rPr>
        <w:t xml:space="preserve"> “NEREIDA 2009-2010”, BIO, IEO, DR24-69d, 46°41'39.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3°58'6.95"W</w:t>
      </w:r>
      <w:r w:rsidRPr="00134979">
        <w:rPr>
          <w:rFonts w:ascii="Times New Roman" w:hAnsi="Times New Roman"/>
          <w:color w:val="000000"/>
        </w:rPr>
        <w:t xml:space="preserve">, 1104 m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80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 xml:space="preserve">HUD2010-029, ROPOS Dive 1336-07 (1), 46°18.797'N, 44°33.7075'W, 2885 m, BIO; </w:t>
      </w:r>
      <w:r w:rsidRPr="00134979">
        <w:rPr>
          <w:rFonts w:ascii="Times New Roman" w:hAnsi="Times New Roman"/>
          <w:color w:val="000000"/>
        </w:rPr>
        <w:t xml:space="preserve">Dive R1340-04 (1), </w:t>
      </w:r>
      <w:r w:rsidRPr="00134979">
        <w:rPr>
          <w:rFonts w:ascii="Times New Roman" w:hAnsi="Times New Roman"/>
        </w:rPr>
        <w:t>50°6.716'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5°19.1989'W</w:t>
      </w:r>
      <w:r w:rsidRPr="00134979">
        <w:rPr>
          <w:rFonts w:ascii="Times New Roman" w:hAnsi="Times New Roman"/>
          <w:color w:val="000000"/>
        </w:rPr>
        <w:t xml:space="preserve">, 3000 m. BIO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308</w:t>
      </w:r>
      <w:r w:rsidRPr="00134979">
        <w:rPr>
          <w:rFonts w:ascii="Times New Roman" w:hAnsi="Times New Roman"/>
          <w:color w:val="000000"/>
        </w:rPr>
        <w:t xml:space="preserve">; Dive 1341-18 (1), </w:t>
      </w:r>
      <w:r w:rsidRPr="00134979">
        <w:rPr>
          <w:rFonts w:ascii="Times New Roman" w:hAnsi="Times New Roman"/>
        </w:rPr>
        <w:t>50°3.5363'N, 45°36.383'W, 2347 m, BIO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</w:p>
    <w:p w:rsidR="002F2996" w:rsidRPr="00134979" w:rsidRDefault="002F2996" w:rsidP="00134979">
      <w:pPr>
        <w:jc w:val="center"/>
        <w:rPr>
          <w:rFonts w:ascii="Times New Roman" w:hAnsi="Times New Roman"/>
          <w:smallCaps/>
        </w:rPr>
      </w:pPr>
      <w:r w:rsidRPr="00134979">
        <w:rPr>
          <w:rFonts w:ascii="Times New Roman" w:hAnsi="Times New Roman"/>
          <w:i/>
          <w:smallCaps/>
        </w:rPr>
        <w:t xml:space="preserve">Geodia parva </w:t>
      </w:r>
      <w:r w:rsidRPr="00134979">
        <w:rPr>
          <w:rFonts w:ascii="Times New Roman" w:hAnsi="Times New Roman"/>
          <w:smallCaps/>
        </w:rPr>
        <w:t>Hansen, 1885</w:t>
      </w:r>
    </w:p>
    <w:p w:rsidR="002F2996" w:rsidRPr="00134979" w:rsidRDefault="002F2996" w:rsidP="00134979">
      <w:pPr>
        <w:rPr>
          <w:rFonts w:ascii="Times New Roman" w:hAnsi="Times New Roman"/>
          <w:smallCaps/>
        </w:rPr>
      </w:pPr>
    </w:p>
    <w:p w:rsidR="002F2996" w:rsidRPr="00134979" w:rsidRDefault="002F2996" w:rsidP="00134979">
      <w:pPr>
        <w:rPr>
          <w:rFonts w:ascii="Times New Roman" w:hAnsi="Times New Roman"/>
        </w:rPr>
      </w:pPr>
      <w:r w:rsidRPr="00134979">
        <w:rPr>
          <w:rFonts w:ascii="Times New Roman" w:hAnsi="Times New Roman"/>
          <w:highlight w:val="magenta"/>
        </w:rPr>
        <w:t>In purple</w:t>
      </w:r>
      <w:r w:rsidRPr="00134979">
        <w:rPr>
          <w:rFonts w:ascii="Times New Roman" w:hAnsi="Times New Roman"/>
        </w:rPr>
        <w:t xml:space="preserve">, specimens originally identified as </w:t>
      </w:r>
      <w:r w:rsidRPr="00134979">
        <w:rPr>
          <w:rFonts w:ascii="Times New Roman" w:hAnsi="Times New Roman"/>
          <w:i/>
        </w:rPr>
        <w:t>G. phlegraei</w:t>
      </w:r>
      <w:r w:rsidRPr="00134979">
        <w:rPr>
          <w:rFonts w:ascii="Times New Roman" w:hAnsi="Times New Roman"/>
        </w:rPr>
        <w:t xml:space="preserve"> but which could be </w:t>
      </w:r>
      <w:r w:rsidRPr="00134979">
        <w:rPr>
          <w:rFonts w:ascii="Times New Roman" w:hAnsi="Times New Roman"/>
          <w:i/>
        </w:rPr>
        <w:t>G. parva</w:t>
      </w:r>
      <w:r w:rsidRPr="00134979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We have not been able to check these specimens.</w:t>
      </w:r>
      <w:bookmarkStart w:id="0" w:name="_GoBack"/>
      <w:bookmarkEnd w:id="0"/>
    </w:p>
    <w:p w:rsidR="002F2996" w:rsidRPr="00134979" w:rsidRDefault="002F2996" w:rsidP="00134979">
      <w:pPr>
        <w:rPr>
          <w:rFonts w:ascii="Times New Roman" w:hAnsi="Times New Roman"/>
          <w:smallCaps/>
        </w:rPr>
      </w:pP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pitsbergen</w:t>
      </w:r>
      <w:r w:rsidRPr="00134979">
        <w:rPr>
          <w:rFonts w:ascii="Times New Roman" w:hAnsi="Times New Roman"/>
        </w:rPr>
        <w:t xml:space="preserve">: ‘Polarstern Ark XV-3’, Svaldbard Boreas Basin, 75°01'05''N, 12°25'07''E, 1000 m, ZMAPOR16755.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Schultz Massive Seamount: ‘</w:t>
      </w:r>
      <w:r w:rsidRPr="00134979">
        <w:rPr>
          <w:rFonts w:ascii="Times New Roman" w:hAnsi="Times New Roman"/>
        </w:rPr>
        <w:t xml:space="preserve">BIODEEP2007’, </w:t>
      </w:r>
      <w:r w:rsidRPr="00134979">
        <w:rPr>
          <w:rFonts w:ascii="Times New Roman" w:hAnsi="Times New Roman"/>
          <w:color w:val="000000"/>
        </w:rPr>
        <w:t>ROV10, lower slope of seamount, 73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7.3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7</w:t>
      </w:r>
      <w:r w:rsidRPr="00134979">
        <w:rPr>
          <w:rFonts w:ascii="Times New Roman" w:hAnsi="Times New Roman"/>
        </w:rPr>
        <w:t>°</w:t>
      </w:r>
      <w:r w:rsidRPr="00134979">
        <w:rPr>
          <w:rFonts w:ascii="Times New Roman" w:hAnsi="Times New Roman"/>
          <w:color w:val="000000"/>
        </w:rPr>
        <w:t>40.41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E, 1997 m, ZMBN 85210</w:t>
      </w:r>
      <w:r w:rsidRPr="00134979">
        <w:rPr>
          <w:rFonts w:ascii="Times New Roman" w:hAnsi="Times New Roman"/>
        </w:rPr>
        <w:t>, PC201, PC204</w:t>
      </w:r>
      <w:r w:rsidRPr="00134979">
        <w:rPr>
          <w:rFonts w:ascii="Times New Roman" w:hAnsi="Times New Roman"/>
          <w:color w:val="000000"/>
        </w:rPr>
        <w:t>. ‘</w:t>
      </w:r>
      <w:r w:rsidRPr="00134979">
        <w:rPr>
          <w:rFonts w:ascii="Times New Roman" w:hAnsi="Times New Roman"/>
        </w:rPr>
        <w:t xml:space="preserve">H2DEEP2008’, ROV5, top of seamount, </w:t>
      </w:r>
      <w:r w:rsidRPr="00134979">
        <w:rPr>
          <w:rFonts w:ascii="Times New Roman" w:hAnsi="Times New Roman"/>
          <w:color w:val="000000"/>
        </w:rPr>
        <w:t xml:space="preserve">73°49'N, 7°34'E, </w:t>
      </w:r>
      <w:r w:rsidRPr="00134979">
        <w:rPr>
          <w:rFonts w:ascii="Times New Roman" w:hAnsi="Times New Roman"/>
        </w:rPr>
        <w:t>688 m, PC544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Norwegian Sea:</w:t>
      </w:r>
      <w:r w:rsidRPr="00134979">
        <w:rPr>
          <w:rFonts w:ascii="Times New Roman" w:hAnsi="Times New Roman"/>
        </w:rPr>
        <w:t xml:space="preserve"> ‘CGB 2011’, field#</w:t>
      </w:r>
      <w:r w:rsidRPr="00134979">
        <w:rPr>
          <w:rFonts w:ascii="Times New Roman" w:hAnsi="Times New Roman"/>
          <w:color w:val="000000"/>
        </w:rPr>
        <w:t>11c-30-DR 05 (4), 68°16.60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08°49.144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W, 1057 m, P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The Faroes</w:t>
      </w:r>
      <w:r w:rsidRPr="00134979">
        <w:rPr>
          <w:rFonts w:ascii="Times New Roman" w:hAnsi="Times New Roman"/>
        </w:rPr>
        <w:t xml:space="preserve">: </w:t>
      </w:r>
      <w:r w:rsidRPr="00301121">
        <w:rPr>
          <w:rFonts w:ascii="Times New Roman" w:hAnsi="Times New Roman"/>
        </w:rPr>
        <w:t>St. l02 (1), 63°13'N, 6°32'W, 1833 m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Iceland</w:t>
      </w:r>
      <w:r w:rsidRPr="00134979">
        <w:rPr>
          <w:rFonts w:ascii="Times New Roman" w:hAnsi="Times New Roman"/>
        </w:rPr>
        <w:t xml:space="preserve">: BIOICE St. 2022 (6), 66°36.69'N, 12°43.32'W, 325 m; St. </w:t>
      </w:r>
      <w:r w:rsidRPr="00301121">
        <w:rPr>
          <w:rFonts w:ascii="Times New Roman" w:hAnsi="Times New Roman"/>
        </w:rPr>
        <w:t>2023 (6), 66°33.23'N, 13°15.26'W, 294 m; St. 2368 (1), 64°39.00'N, 9°38.00'W, 790 m;</w:t>
      </w:r>
      <w:r w:rsidRPr="00134979">
        <w:rPr>
          <w:rFonts w:ascii="Times New Roman" w:hAnsi="Times New Roman"/>
        </w:rPr>
        <w:t xml:space="preserve"> St. 2499 (13), 66°18.32'N, 26°30.66'W, 629 m; St. 2501 (52), 66°25.24'N, 25°50.32'W, 630 m; 2516 (27), 66°36.85'N, 25°22.69'W, 680 m; 2518 (47), 66°36.94'N, 25°33.59'W, 749 m; St. 2923 (4), 65°43.63'N, 29°07.99'W, 704 m; St. 90 (17), 64°45'N, 29°06'W, 1070 m, INHM, ZMUC. ‘IceAge 2011’, </w:t>
      </w:r>
      <w:r w:rsidRPr="00134979">
        <w:rPr>
          <w:rFonts w:ascii="Times New Roman" w:hAnsi="Times New Roman"/>
          <w:color w:val="000000"/>
        </w:rPr>
        <w:t>ME853/1123-1 (8), 67°12.84'N, 26°11.95'W, 721-727 m; ME853/1219-1 (2), 66°17,49'N, 12°21,15'W, 609-622 m; ME853/1136-1 (4), 66° 17,72' N, 12° 21,76' W, 662-730 m, P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East Greenland:</w:t>
      </w:r>
      <w:r w:rsidRPr="00134979">
        <w:rPr>
          <w:rFonts w:ascii="Times New Roman" w:hAnsi="Times New Roman"/>
        </w:rPr>
        <w:t xml:space="preserve"> ‘Shinkai Maru 1987’ St. 67 (1), 65°06'N, 36°56'W, 216-228 m, ZMUC. ‘Paamiut’ </w:t>
      </w:r>
      <w:r w:rsidRPr="00134979">
        <w:rPr>
          <w:rFonts w:ascii="Times New Roman" w:hAnsi="Times New Roman"/>
          <w:highlight w:val="magenta"/>
        </w:rPr>
        <w:t xml:space="preserve">St. 87PA0067 (1), 65°06'N, 36°56'W, 228 m; </w:t>
      </w:r>
      <w:r w:rsidRPr="00134979">
        <w:rPr>
          <w:rFonts w:ascii="Times New Roman" w:hAnsi="Times New Roman"/>
        </w:rPr>
        <w:t xml:space="preserve">St. 90MA0200057 (photo of the catch), 67°33.7'N, 27°52.5'W, 292-289 m; St. 92PA0160002 (4), 67°32.8'N, 26°38.1'W, 300 m; </w:t>
      </w:r>
      <w:r w:rsidRPr="00301121">
        <w:rPr>
          <w:rFonts w:ascii="Times New Roman" w:hAnsi="Times New Roman"/>
        </w:rPr>
        <w:t>St. 92PA0160005 (5), 67°06.9'N, 27°03.8'W, 371 m; St. 92PA0160014 (2), 66°08.9'N, 29°10'W, 306 m; St. 92PA0160028 (7), 66°44.2'N, 28°16.5'W, 314 m</w:t>
      </w:r>
      <w:r w:rsidRPr="00134979">
        <w:rPr>
          <w:rFonts w:ascii="Times New Roman" w:hAnsi="Times New Roman"/>
        </w:rPr>
        <w:t xml:space="preserve">; St. 92PA0160052 (2), 66°07.5'N, 32°36.7'W, 274-313 m; St. 94PA0090001 (277), 67°24.7'N, 26°38.1'W, 306 m; St. 94PA0090002 (411), 67°37.4'N, 27°50.3'W, 274 m; St. 94PA0090009 (286), 67°13.6'N, 30°32.9'W, 441 m; St. 94PA0090019 (5), 65°43.1'N, 34°23.7'W, 360 m; St. 94PA0090020 (8), 66°02.0'N, 32°46.4'W, 282 m; St. 94PA0090043 (226), 66°54.3'N, 27°44.8'W, 372 m; </w:t>
      </w:r>
      <w:r w:rsidRPr="00301121">
        <w:rPr>
          <w:rFonts w:ascii="Times New Roman" w:hAnsi="Times New Roman"/>
        </w:rPr>
        <w:t>St. 94PA0090045 (9), 66°40.8'N, 27°00.7'W, 454 m;</w:t>
      </w:r>
      <w:r w:rsidRPr="00134979">
        <w:rPr>
          <w:rFonts w:ascii="Times New Roman" w:hAnsi="Times New Roman"/>
        </w:rPr>
        <w:t xml:space="preserve"> St. 94PA0090062 (536), 67°09.1'N, 30°32.3'W, 467 m. </w:t>
      </w:r>
      <w:r w:rsidRPr="00620655">
        <w:rPr>
          <w:rFonts w:ascii="Times New Roman" w:hAnsi="Times New Roman"/>
        </w:rPr>
        <w:t>‘Ingolf’ St. 21 (2), 58°01'N, 44°45'W, 2505 m</w:t>
      </w:r>
      <w:r w:rsidRPr="00134979">
        <w:rPr>
          <w:rFonts w:ascii="Times New Roman" w:hAnsi="Times New Roman"/>
        </w:rPr>
        <w:t xml:space="preserve">; St. 92 (22), 64°44'N, 32°52'W, 1838 m; St. 125 (1), 68°08'N, 16°02'W, 1334 m, ZMUC. </w:t>
      </w:r>
      <w:r w:rsidRPr="00301121">
        <w:rPr>
          <w:rFonts w:ascii="Times New Roman" w:hAnsi="Times New Roman"/>
        </w:rPr>
        <w:t>‘Håkon Mosby’ St. 86072701 (5), 70°42.2'N, 11°50.2'W, 413 m, ZMUC.</w:t>
      </w:r>
      <w:r w:rsidRPr="00134979">
        <w:rPr>
          <w:rFonts w:ascii="Times New Roman" w:hAnsi="Times New Roman"/>
        </w:rPr>
        <w:t xml:space="preserve"> ‘Zool. Polar. Exp. 1900’, St. 30 (24), 72°23'N, 13°50'W, 1900 m, UPSZMC.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West Greenland</w:t>
      </w:r>
      <w:r w:rsidRPr="00134979">
        <w:rPr>
          <w:rFonts w:ascii="Times New Roman" w:hAnsi="Times New Roman"/>
        </w:rPr>
        <w:t xml:space="preserve">: </w:t>
      </w:r>
      <w:r w:rsidRPr="00301121">
        <w:rPr>
          <w:rFonts w:ascii="Times New Roman" w:hAnsi="Times New Roman"/>
        </w:rPr>
        <w:t>‘Shinkai Maru’ St. 004 (1), 63°20.7'N, 53°42.4'W, 1074 m; St. 109 (2), 69°34.8'N, 58°48.7'W, 580 m; St. 70 (1), 66°44.5'N, 57°39.2'W, 668 m, ZMUC.</w:t>
      </w:r>
      <w:r w:rsidRPr="00134979">
        <w:rPr>
          <w:rFonts w:ascii="Times New Roman" w:hAnsi="Times New Roman"/>
        </w:rPr>
        <w:t xml:space="preserve"> </w:t>
      </w:r>
    </w:p>
    <w:p w:rsidR="002F2996" w:rsidRPr="00134979" w:rsidRDefault="002F2996" w:rsidP="00134979">
      <w:pPr>
        <w:widowControl w:val="0"/>
        <w:tabs>
          <w:tab w:val="left" w:pos="-1440"/>
          <w:tab w:val="left" w:pos="-306"/>
          <w:tab w:val="left" w:pos="828"/>
          <w:tab w:val="left" w:pos="1962"/>
          <w:tab w:val="left" w:pos="3096"/>
          <w:tab w:val="left" w:pos="4230"/>
          <w:tab w:val="left" w:pos="5364"/>
          <w:tab w:val="left" w:pos="6498"/>
          <w:tab w:val="left" w:pos="7488"/>
          <w:tab w:val="left" w:pos="8766"/>
          <w:tab w:val="left" w:pos="9792"/>
          <w:tab w:val="left" w:pos="10944"/>
          <w:tab w:val="left" w:pos="12096"/>
        </w:tabs>
        <w:jc w:val="both"/>
        <w:rPr>
          <w:rFonts w:ascii="Times New Roman" w:hAnsi="Times New Roman"/>
          <w:color w:val="000000"/>
        </w:rPr>
      </w:pPr>
      <w:r w:rsidRPr="00134979">
        <w:rPr>
          <w:rFonts w:ascii="Times New Roman" w:hAnsi="Times New Roman"/>
          <w:b/>
        </w:rPr>
        <w:t>Baffin Island:</w:t>
      </w:r>
      <w:r w:rsidRPr="00134979">
        <w:rPr>
          <w:rFonts w:ascii="Times New Roman" w:hAnsi="Times New Roman"/>
        </w:rPr>
        <w:t xml:space="preserve"> ‘Paamiut’ PA2010-009, set 104 (1), 67°2'16.73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0°30'25.85"W</w:t>
      </w:r>
      <w:r w:rsidRPr="00134979">
        <w:rPr>
          <w:rFonts w:ascii="Times New Roman" w:hAnsi="Times New Roman"/>
          <w:color w:val="000000"/>
        </w:rPr>
        <w:t xml:space="preserve">, 663 m; Set 105 (2), </w:t>
      </w:r>
      <w:r w:rsidRPr="00134979">
        <w:rPr>
          <w:rFonts w:ascii="Times New Roman" w:hAnsi="Times New Roman"/>
        </w:rPr>
        <w:t>66°50'9.49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0°29'48.59"W</w:t>
      </w:r>
      <w:r w:rsidRPr="00134979">
        <w:rPr>
          <w:rFonts w:ascii="Times New Roman" w:hAnsi="Times New Roman"/>
          <w:color w:val="000000"/>
        </w:rPr>
        <w:t xml:space="preserve">, 567 m; set 108, </w:t>
      </w:r>
      <w:r w:rsidRPr="00134979">
        <w:rPr>
          <w:rFonts w:ascii="Times New Roman" w:hAnsi="Times New Roman"/>
        </w:rPr>
        <w:t>66°30'1.01"N</w:t>
      </w:r>
      <w:r w:rsidRPr="00134979">
        <w:rPr>
          <w:rFonts w:ascii="Times New Roman" w:hAnsi="Times New Roman"/>
          <w:color w:val="000000"/>
        </w:rPr>
        <w:t xml:space="preserve">8, </w:t>
      </w:r>
      <w:r w:rsidRPr="00134979">
        <w:rPr>
          <w:rFonts w:ascii="Times New Roman" w:hAnsi="Times New Roman"/>
        </w:rPr>
        <w:t>60°9'32.94"W</w:t>
      </w:r>
      <w:r w:rsidRPr="00134979">
        <w:rPr>
          <w:rFonts w:ascii="Times New Roman" w:hAnsi="Times New Roman"/>
          <w:color w:val="000000"/>
        </w:rPr>
        <w:t xml:space="preserve">, 530 m; </w:t>
      </w:r>
      <w:r w:rsidRPr="00134979">
        <w:rPr>
          <w:rFonts w:ascii="Times New Roman" w:hAnsi="Times New Roman"/>
        </w:rPr>
        <w:t>set 111, 66°29'55.3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39'51.19"W</w:t>
      </w:r>
      <w:r w:rsidRPr="00134979">
        <w:rPr>
          <w:rFonts w:ascii="Times New Roman" w:hAnsi="Times New Roman"/>
          <w:color w:val="000000"/>
        </w:rPr>
        <w:t xml:space="preserve">, 780 m; set 113 (3), </w:t>
      </w:r>
      <w:r w:rsidRPr="00134979">
        <w:rPr>
          <w:rFonts w:ascii="Times New Roman" w:hAnsi="Times New Roman"/>
        </w:rPr>
        <w:t>66°37'9.4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60°5'57.19"W</w:t>
      </w:r>
      <w:r w:rsidRPr="00134979">
        <w:rPr>
          <w:rFonts w:ascii="Times New Roman" w:hAnsi="Times New Roman"/>
          <w:color w:val="000000"/>
        </w:rPr>
        <w:t xml:space="preserve">, 587 m; set 114 (3), </w:t>
      </w:r>
      <w:r w:rsidRPr="00134979">
        <w:rPr>
          <w:rFonts w:ascii="Times New Roman" w:hAnsi="Times New Roman"/>
        </w:rPr>
        <w:t>66°43'43.03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8'45.23"W</w:t>
      </w:r>
      <w:r w:rsidRPr="00134979">
        <w:rPr>
          <w:rFonts w:ascii="Times New Roman" w:hAnsi="Times New Roman"/>
          <w:color w:val="000000"/>
        </w:rPr>
        <w:t xml:space="preserve">, 714 m; set 115 (3), </w:t>
      </w:r>
      <w:r w:rsidRPr="00134979">
        <w:rPr>
          <w:rFonts w:ascii="Times New Roman" w:hAnsi="Times New Roman"/>
        </w:rPr>
        <w:t>66°50'36.6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9'49.81"W</w:t>
      </w:r>
      <w:r w:rsidRPr="00134979">
        <w:rPr>
          <w:rFonts w:ascii="Times New Roman" w:hAnsi="Times New Roman"/>
          <w:color w:val="000000"/>
        </w:rPr>
        <w:t xml:space="preserve">, 782 m; set 116 (1), </w:t>
      </w:r>
      <w:r w:rsidRPr="00134979">
        <w:rPr>
          <w:rFonts w:ascii="Times New Roman" w:hAnsi="Times New Roman"/>
        </w:rPr>
        <w:t>67°7'11.7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9°58'23.16"W</w:t>
      </w:r>
      <w:r w:rsidRPr="00134979">
        <w:rPr>
          <w:rFonts w:ascii="Times New Roman" w:hAnsi="Times New Roman"/>
          <w:color w:val="000000"/>
        </w:rPr>
        <w:t xml:space="preserve">, 1049 m; set 155 (2), </w:t>
      </w:r>
      <w:r w:rsidRPr="00134979">
        <w:rPr>
          <w:rFonts w:ascii="Times New Roman" w:hAnsi="Times New Roman"/>
        </w:rPr>
        <w:t>66°48'51.48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27'21.49"W</w:t>
      </w:r>
      <w:r w:rsidRPr="00134979">
        <w:rPr>
          <w:rFonts w:ascii="Times New Roman" w:hAnsi="Times New Roman"/>
          <w:color w:val="000000"/>
        </w:rPr>
        <w:t xml:space="preserve">, 847 m; set 156 (2), </w:t>
      </w:r>
      <w:r w:rsidRPr="00134979">
        <w:rPr>
          <w:rFonts w:ascii="Times New Roman" w:hAnsi="Times New Roman"/>
        </w:rPr>
        <w:t>66°51'6.3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'49.07"W</w:t>
      </w:r>
      <w:r w:rsidRPr="00134979">
        <w:rPr>
          <w:rFonts w:ascii="Times New Roman" w:hAnsi="Times New Roman"/>
          <w:color w:val="000000"/>
        </w:rPr>
        <w:t xml:space="preserve">, 853 m; set 159 (1), </w:t>
      </w:r>
      <w:r w:rsidRPr="00134979">
        <w:rPr>
          <w:rFonts w:ascii="Times New Roman" w:hAnsi="Times New Roman"/>
        </w:rPr>
        <w:t>66°42'50.47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1'28.63"W</w:t>
      </w:r>
      <w:r w:rsidRPr="00134979">
        <w:rPr>
          <w:rFonts w:ascii="Times New Roman" w:hAnsi="Times New Roman"/>
          <w:color w:val="000000"/>
        </w:rPr>
        <w:t xml:space="preserve">, 755 m; set 160 (1), </w:t>
      </w:r>
      <w:r w:rsidRPr="00134979">
        <w:rPr>
          <w:rFonts w:ascii="Times New Roman" w:hAnsi="Times New Roman"/>
        </w:rPr>
        <w:t>66°36'15.3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37'41.7"W</w:t>
      </w:r>
      <w:r w:rsidRPr="00134979">
        <w:rPr>
          <w:rFonts w:ascii="Times New Roman" w:hAnsi="Times New Roman"/>
          <w:color w:val="000000"/>
        </w:rPr>
        <w:t xml:space="preserve">, 719 m; set 161 (1), </w:t>
      </w:r>
      <w:r w:rsidRPr="00134979">
        <w:rPr>
          <w:rFonts w:ascii="Times New Roman" w:hAnsi="Times New Roman"/>
        </w:rPr>
        <w:t>66°33'15.8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58'2.21"W</w:t>
      </w:r>
      <w:r w:rsidRPr="00134979">
        <w:rPr>
          <w:rFonts w:ascii="Times New Roman" w:hAnsi="Times New Roman"/>
          <w:color w:val="000000"/>
        </w:rPr>
        <w:t xml:space="preserve">, 787 m; set 162 (1), </w:t>
      </w:r>
      <w:r w:rsidRPr="00134979">
        <w:rPr>
          <w:rFonts w:ascii="Times New Roman" w:hAnsi="Times New Roman"/>
        </w:rPr>
        <w:t>66°30'42.59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50'2.94"W</w:t>
      </w:r>
      <w:r w:rsidRPr="00134979">
        <w:rPr>
          <w:rFonts w:ascii="Times New Roman" w:hAnsi="Times New Roman"/>
          <w:color w:val="000000"/>
        </w:rPr>
        <w:t xml:space="preserve">, 721 m; set 163 (1), </w:t>
      </w:r>
      <w:r w:rsidRPr="00134979">
        <w:rPr>
          <w:rFonts w:ascii="Times New Roman" w:hAnsi="Times New Roman"/>
        </w:rPr>
        <w:t>66°19'31.8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51'0.97"W</w:t>
      </w:r>
      <w:r w:rsidRPr="00134979">
        <w:rPr>
          <w:rFonts w:ascii="Times New Roman" w:hAnsi="Times New Roman"/>
          <w:color w:val="000000"/>
        </w:rPr>
        <w:t xml:space="preserve">, 667 m; set 164 (1), </w:t>
      </w:r>
      <w:r w:rsidRPr="00134979">
        <w:rPr>
          <w:rFonts w:ascii="Times New Roman" w:hAnsi="Times New Roman"/>
        </w:rPr>
        <w:t>66°20'32.71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8°43'11.35"W</w:t>
      </w:r>
      <w:r w:rsidRPr="00134979">
        <w:rPr>
          <w:rFonts w:ascii="Times New Roman" w:hAnsi="Times New Roman"/>
          <w:color w:val="000000"/>
        </w:rPr>
        <w:t xml:space="preserve">, 652 m; set 168 (3), </w:t>
      </w:r>
      <w:r w:rsidRPr="00134979">
        <w:rPr>
          <w:rFonts w:ascii="Times New Roman" w:hAnsi="Times New Roman"/>
        </w:rPr>
        <w:t>66°25'41.0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57°42'5.11"W</w:t>
      </w:r>
      <w:r w:rsidRPr="00134979">
        <w:rPr>
          <w:rFonts w:ascii="Times New Roman" w:hAnsi="Times New Roman"/>
          <w:color w:val="000000"/>
        </w:rPr>
        <w:t xml:space="preserve">, 563 m, </w:t>
      </w:r>
      <w:r>
        <w:rPr>
          <w:rFonts w:ascii="Times New Roman" w:hAnsi="Times New Roman"/>
        </w:rPr>
        <w:t xml:space="preserve">BIO, </w:t>
      </w:r>
      <w:r w:rsidRPr="00C66AB0">
        <w:rPr>
          <w:rFonts w:ascii="Times New Roman" w:hAnsi="Times New Roman"/>
        </w:rPr>
        <w:t>UPSZMC</w:t>
      </w:r>
      <w:r>
        <w:rPr>
          <w:rFonts w:ascii="Times New Roman" w:hAnsi="Times New Roman"/>
        </w:rPr>
        <w:t xml:space="preserve"> 78275-78276 (specimens from set 161)</w:t>
      </w:r>
      <w:r w:rsidRPr="00134979">
        <w:rPr>
          <w:rFonts w:ascii="Times New Roman" w:hAnsi="Times New Roman"/>
        </w:rPr>
        <w:t>.</w:t>
      </w:r>
    </w:p>
    <w:p w:rsidR="002F2996" w:rsidRPr="00134979" w:rsidRDefault="002F2996" w:rsidP="00134979">
      <w:pPr>
        <w:rPr>
          <w:rFonts w:ascii="Times New Roman" w:hAnsi="Times New Roman"/>
        </w:rPr>
      </w:pPr>
      <w:r w:rsidRPr="00134979">
        <w:rPr>
          <w:rFonts w:ascii="Times New Roman" w:hAnsi="Times New Roman"/>
          <w:b/>
        </w:rPr>
        <w:t>Flemish Cap, the Grand Banks and Orphan Knoll</w:t>
      </w:r>
      <w:r w:rsidRPr="00134979">
        <w:rPr>
          <w:rFonts w:ascii="Times New Roman" w:hAnsi="Times New Roman"/>
        </w:rPr>
        <w:t>: “NEREIDA 2009-2010”, BIO, IEO. field#DR06-050B (2), DR06-048, 48°17'29.3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4°3'39.29"W</w:t>
      </w:r>
      <w:r w:rsidRPr="00134979">
        <w:rPr>
          <w:rFonts w:ascii="Times New Roman" w:hAnsi="Times New Roman"/>
          <w:color w:val="000000"/>
        </w:rPr>
        <w:t xml:space="preserve">, 1348 m, </w:t>
      </w:r>
      <w:r>
        <w:rPr>
          <w:rFonts w:ascii="Times New Roman" w:hAnsi="Times New Roman"/>
          <w:color w:val="000000"/>
        </w:rPr>
        <w:t>UPSZMC 78271-78272-78273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>DR07-43, 48°15'22.69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4°1'51.04"W</w:t>
      </w:r>
      <w:r w:rsidRPr="00134979">
        <w:rPr>
          <w:rFonts w:ascii="Times New Roman" w:hAnsi="Times New Roman"/>
          <w:color w:val="000000"/>
        </w:rPr>
        <w:t>, 1339 m</w:t>
      </w:r>
      <w:r>
        <w:rPr>
          <w:rFonts w:ascii="Times New Roman" w:hAnsi="Times New Roman"/>
          <w:color w:val="000000"/>
        </w:rPr>
        <w:t>, BIO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>DR24-69a, 46°41'39.2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3°58'6.95"W</w:t>
      </w:r>
      <w:r w:rsidRPr="00134979">
        <w:rPr>
          <w:rFonts w:ascii="Times New Roman" w:hAnsi="Times New Roman"/>
          <w:color w:val="000000"/>
        </w:rPr>
        <w:t xml:space="preserve">, 1104 m, </w:t>
      </w:r>
      <w:r>
        <w:rPr>
          <w:rFonts w:ascii="Times New Roman" w:hAnsi="Times New Roman"/>
          <w:color w:val="000000"/>
        </w:rPr>
        <w:t>UPSZMC 78279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>DR70-28c, 45°53'12.04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6°33'22.18"W</w:t>
      </w:r>
      <w:r w:rsidRPr="00134979">
        <w:rPr>
          <w:rFonts w:ascii="Times New Roman" w:hAnsi="Times New Roman"/>
          <w:color w:val="000000"/>
        </w:rPr>
        <w:t xml:space="preserve">, 916 m, </w:t>
      </w:r>
      <w:r>
        <w:rPr>
          <w:rFonts w:ascii="Times New Roman" w:hAnsi="Times New Roman"/>
          <w:color w:val="000000"/>
        </w:rPr>
        <w:t>UPSZMC 78277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>DR74-09, 46°15'6.65"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6°55'10.06"W</w:t>
      </w:r>
      <w:r w:rsidRPr="00134979">
        <w:rPr>
          <w:rFonts w:ascii="Times New Roman" w:hAnsi="Times New Roman"/>
          <w:color w:val="000000"/>
        </w:rPr>
        <w:t xml:space="preserve">, 1055 m, </w:t>
      </w:r>
      <w:r>
        <w:rPr>
          <w:rFonts w:ascii="Times New Roman" w:hAnsi="Times New Roman"/>
          <w:color w:val="000000"/>
        </w:rPr>
        <w:t>UPSZMC 78278</w:t>
      </w:r>
      <w:r w:rsidRPr="00134979">
        <w:rPr>
          <w:rFonts w:ascii="Times New Roman" w:hAnsi="Times New Roman"/>
          <w:color w:val="000000"/>
        </w:rPr>
        <w:t xml:space="preserve">; </w:t>
      </w:r>
      <w:r w:rsidRPr="00134979">
        <w:rPr>
          <w:rFonts w:ascii="Times New Roman" w:hAnsi="Times New Roman"/>
        </w:rPr>
        <w:t xml:space="preserve">BC4, </w:t>
      </w:r>
      <w:r w:rsidRPr="00134979">
        <w:rPr>
          <w:rFonts w:ascii="Times New Roman" w:hAnsi="Times New Roman"/>
          <w:color w:val="000000"/>
        </w:rPr>
        <w:t>48º24.7868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>N, 44º19.4415</w:t>
      </w:r>
      <w:r w:rsidRPr="00134979">
        <w:rPr>
          <w:rFonts w:ascii="Times New Roman" w:hAnsi="Times New Roman"/>
        </w:rPr>
        <w:t>'</w:t>
      </w:r>
      <w:r w:rsidRPr="00134979">
        <w:rPr>
          <w:rFonts w:ascii="Times New Roman" w:hAnsi="Times New Roman"/>
          <w:color w:val="000000"/>
        </w:rPr>
        <w:t xml:space="preserve">W, 1180 m, </w:t>
      </w:r>
      <w:r>
        <w:rPr>
          <w:rFonts w:ascii="Times New Roman" w:hAnsi="Times New Roman"/>
          <w:color w:val="000000"/>
        </w:rPr>
        <w:t>BIO, UPSZMC 78274</w:t>
      </w:r>
      <w:r w:rsidRPr="00134979">
        <w:rPr>
          <w:rFonts w:ascii="Times New Roman" w:hAnsi="Times New Roman"/>
        </w:rPr>
        <w:t xml:space="preserve">. HUD2010-029, </w:t>
      </w:r>
      <w:r w:rsidRPr="00134979">
        <w:rPr>
          <w:rFonts w:ascii="Times New Roman" w:hAnsi="Times New Roman"/>
          <w:color w:val="000000"/>
        </w:rPr>
        <w:t xml:space="preserve">ROPOS Dive R1340-12 (1), </w:t>
      </w:r>
      <w:r w:rsidRPr="00134979">
        <w:rPr>
          <w:rFonts w:ascii="Times New Roman" w:hAnsi="Times New Roman"/>
        </w:rPr>
        <w:t>50°6.5206'N</w:t>
      </w:r>
      <w:r w:rsidRPr="00134979">
        <w:rPr>
          <w:rFonts w:ascii="Times New Roman" w:hAnsi="Times New Roman"/>
          <w:color w:val="000000"/>
        </w:rPr>
        <w:t xml:space="preserve">, </w:t>
      </w:r>
      <w:r w:rsidRPr="00134979">
        <w:rPr>
          <w:rFonts w:ascii="Times New Roman" w:hAnsi="Times New Roman"/>
        </w:rPr>
        <w:t>45°19.4851'W</w:t>
      </w:r>
      <w:r w:rsidRPr="00134979">
        <w:rPr>
          <w:rFonts w:ascii="Times New Roman" w:hAnsi="Times New Roman"/>
          <w:color w:val="000000"/>
        </w:rPr>
        <w:t xml:space="preserve">, 2747 m. BIO, UPSZMC </w:t>
      </w:r>
      <w:r>
        <w:rPr>
          <w:rFonts w:ascii="Times New Roman" w:hAnsi="Times New Roman"/>
          <w:color w:val="000000"/>
        </w:rPr>
        <w:t>78281</w:t>
      </w:r>
      <w:r w:rsidRPr="00134979">
        <w:rPr>
          <w:rFonts w:ascii="Times New Roman" w:hAnsi="Times New Roman"/>
          <w:color w:val="000000"/>
        </w:rPr>
        <w:t>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rPr>
          <w:rFonts w:ascii="Times New Roman" w:hAnsi="Times New Roman"/>
          <w:u w:val="single"/>
        </w:rPr>
      </w:pPr>
      <w:r w:rsidRPr="00134979">
        <w:rPr>
          <w:rFonts w:ascii="Times New Roman" w:hAnsi="Times New Roman"/>
          <w:u w:val="single"/>
        </w:rPr>
        <w:t>Reference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ind w:left="720" w:hanging="720"/>
        <w:rPr>
          <w:rFonts w:ascii="Times New Roman" w:hAnsi="Times New Roman"/>
        </w:rPr>
      </w:pPr>
      <w:r w:rsidRPr="00134979">
        <w:rPr>
          <w:rFonts w:ascii="Times New Roman" w:hAnsi="Times New Roman"/>
        </w:rPr>
        <w:fldChar w:fldCharType="begin"/>
      </w:r>
      <w:r w:rsidRPr="00134979">
        <w:rPr>
          <w:rFonts w:ascii="Times New Roman" w:hAnsi="Times New Roman"/>
        </w:rPr>
        <w:instrText xml:space="preserve"> ADDIN EN.REFLIST </w:instrText>
      </w:r>
      <w:r w:rsidRPr="00134979">
        <w:rPr>
          <w:rFonts w:ascii="Times New Roman" w:hAnsi="Times New Roman"/>
        </w:rPr>
        <w:fldChar w:fldCharType="separate"/>
      </w:r>
      <w:r w:rsidRPr="00134979">
        <w:rPr>
          <w:rFonts w:ascii="Times New Roman" w:hAnsi="Times New Roman"/>
          <w:b/>
        </w:rPr>
        <w:t>Nørrevang A, Brattegard T, Josefson AB, Sneli J-A, Tendal OS. 1994.</w:t>
      </w:r>
      <w:r w:rsidRPr="00134979">
        <w:rPr>
          <w:rFonts w:ascii="Times New Roman" w:hAnsi="Times New Roman"/>
        </w:rPr>
        <w:t xml:space="preserve"> List of BIOFAR stations. </w:t>
      </w:r>
      <w:r w:rsidRPr="00134979">
        <w:rPr>
          <w:rFonts w:ascii="Times New Roman" w:hAnsi="Times New Roman"/>
          <w:i/>
        </w:rPr>
        <w:t>Sarsia</w:t>
      </w:r>
      <w:r w:rsidRPr="00134979">
        <w:rPr>
          <w:rFonts w:ascii="Times New Roman" w:hAnsi="Times New Roman"/>
          <w:b/>
        </w:rPr>
        <w:t xml:space="preserve"> 79:</w:t>
      </w:r>
      <w:r w:rsidRPr="00134979">
        <w:rPr>
          <w:rFonts w:ascii="Times New Roman" w:hAnsi="Times New Roman"/>
        </w:rPr>
        <w:t xml:space="preserve"> 165-180.</w:t>
      </w:r>
    </w:p>
    <w:p w:rsidR="002F2996" w:rsidRPr="00134979" w:rsidRDefault="002F2996" w:rsidP="00134979">
      <w:pPr>
        <w:rPr>
          <w:rFonts w:ascii="Times New Roman" w:hAnsi="Times New Roman"/>
        </w:rPr>
      </w:pPr>
    </w:p>
    <w:p w:rsidR="002F2996" w:rsidRPr="00134979" w:rsidRDefault="002F2996" w:rsidP="00134979">
      <w:pPr>
        <w:ind w:left="720" w:hanging="720"/>
        <w:rPr>
          <w:rFonts w:ascii="Times New Roman" w:hAnsi="Times New Roman"/>
        </w:rPr>
      </w:pPr>
      <w:r w:rsidRPr="00134979">
        <w:rPr>
          <w:rFonts w:ascii="Times New Roman" w:hAnsi="Times New Roman"/>
        </w:rPr>
        <w:fldChar w:fldCharType="end"/>
      </w:r>
    </w:p>
    <w:sectPr w:rsidR="002F2996" w:rsidRPr="00134979" w:rsidSect="002B024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3000000" w:usb1="00000000" w:usb2="00000000" w:usb3="00000000" w:csb0="00000001" w:csb1="00000000"/>
  </w:font>
  <w:font w:name="ＭＳ 明朝">
    <w:charset w:val="4E"/>
    <w:family w:val="auto"/>
    <w:pitch w:val="variable"/>
    <w:sig w:usb0="01000000" w:usb1="00000000" w:usb2="07040001" w:usb3="00000000" w:csb0="00020000" w:csb1="00000000"/>
  </w:font>
  <w:font w:name="Times New Roman">
    <w:panose1 w:val="02020603050405020304"/>
    <w:charset w:val="00"/>
    <w:family w:val="auto"/>
    <w:pitch w:val="variable"/>
    <w:sig w:usb0="03000000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3000000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3000000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0"/>
  <w:doNotTrackMoves/>
  <w:defaultTabStop w:val="720"/>
  <w:doNotHyphenateCaps/>
  <w:characterSpacingControl w:val="doNotCompress"/>
  <w:savePreviewPicture/>
  <w:doNotValidateAgainstSchema/>
  <w:doNotDemarcateInvalidXml/>
  <w:compat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Zoological J Linnean Soc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strophorida.enl&lt;/item&gt;&lt;/Libraries&gt;&lt;/ENLibraries&gt;"/>
  </w:docVars>
  <w:rsids>
    <w:rsidRoot w:val="00E3402F"/>
    <w:rsid w:val="00065655"/>
    <w:rsid w:val="00070976"/>
    <w:rsid w:val="00072533"/>
    <w:rsid w:val="00077686"/>
    <w:rsid w:val="000904A4"/>
    <w:rsid w:val="000A3056"/>
    <w:rsid w:val="000E4D5A"/>
    <w:rsid w:val="00110B06"/>
    <w:rsid w:val="00111F35"/>
    <w:rsid w:val="00115C72"/>
    <w:rsid w:val="001211CF"/>
    <w:rsid w:val="00134979"/>
    <w:rsid w:val="001604B1"/>
    <w:rsid w:val="0018166C"/>
    <w:rsid w:val="0018361E"/>
    <w:rsid w:val="001A4A82"/>
    <w:rsid w:val="001A4A95"/>
    <w:rsid w:val="001B5F8D"/>
    <w:rsid w:val="00220020"/>
    <w:rsid w:val="00222410"/>
    <w:rsid w:val="00250411"/>
    <w:rsid w:val="00252BC9"/>
    <w:rsid w:val="002B0242"/>
    <w:rsid w:val="002D1293"/>
    <w:rsid w:val="002E1611"/>
    <w:rsid w:val="002F2996"/>
    <w:rsid w:val="002F5CFD"/>
    <w:rsid w:val="00301121"/>
    <w:rsid w:val="0031518A"/>
    <w:rsid w:val="003268B8"/>
    <w:rsid w:val="00345DD6"/>
    <w:rsid w:val="00352EE8"/>
    <w:rsid w:val="00392BB1"/>
    <w:rsid w:val="003B1FDF"/>
    <w:rsid w:val="003E395E"/>
    <w:rsid w:val="004048F8"/>
    <w:rsid w:val="00404AA8"/>
    <w:rsid w:val="0041201A"/>
    <w:rsid w:val="00413685"/>
    <w:rsid w:val="0044082B"/>
    <w:rsid w:val="00450AB6"/>
    <w:rsid w:val="00461347"/>
    <w:rsid w:val="0049605E"/>
    <w:rsid w:val="004A054C"/>
    <w:rsid w:val="004A71B8"/>
    <w:rsid w:val="004B267B"/>
    <w:rsid w:val="004B329B"/>
    <w:rsid w:val="004D248E"/>
    <w:rsid w:val="004E69A5"/>
    <w:rsid w:val="005172FA"/>
    <w:rsid w:val="00525BDC"/>
    <w:rsid w:val="005522C0"/>
    <w:rsid w:val="00552F74"/>
    <w:rsid w:val="0056272A"/>
    <w:rsid w:val="0056694A"/>
    <w:rsid w:val="005835D2"/>
    <w:rsid w:val="005844AE"/>
    <w:rsid w:val="00586589"/>
    <w:rsid w:val="00586EAE"/>
    <w:rsid w:val="005B23EC"/>
    <w:rsid w:val="005C10A2"/>
    <w:rsid w:val="005C195F"/>
    <w:rsid w:val="00617B2E"/>
    <w:rsid w:val="00620655"/>
    <w:rsid w:val="00622049"/>
    <w:rsid w:val="006235FB"/>
    <w:rsid w:val="00632412"/>
    <w:rsid w:val="006350C9"/>
    <w:rsid w:val="00656D4D"/>
    <w:rsid w:val="00681BAA"/>
    <w:rsid w:val="00694FDE"/>
    <w:rsid w:val="00695A6C"/>
    <w:rsid w:val="006B6EFC"/>
    <w:rsid w:val="006C0AB4"/>
    <w:rsid w:val="006E69F8"/>
    <w:rsid w:val="00711487"/>
    <w:rsid w:val="0074775C"/>
    <w:rsid w:val="0077360D"/>
    <w:rsid w:val="00780296"/>
    <w:rsid w:val="007B0672"/>
    <w:rsid w:val="007B40D0"/>
    <w:rsid w:val="007D6DD3"/>
    <w:rsid w:val="007D7764"/>
    <w:rsid w:val="007F1D68"/>
    <w:rsid w:val="007F7B4B"/>
    <w:rsid w:val="00801DAF"/>
    <w:rsid w:val="00804AF1"/>
    <w:rsid w:val="0081556C"/>
    <w:rsid w:val="00817F95"/>
    <w:rsid w:val="00824B14"/>
    <w:rsid w:val="0082660B"/>
    <w:rsid w:val="008324C0"/>
    <w:rsid w:val="00845E8B"/>
    <w:rsid w:val="00850DFE"/>
    <w:rsid w:val="00857ECF"/>
    <w:rsid w:val="008620F8"/>
    <w:rsid w:val="00886831"/>
    <w:rsid w:val="0089665F"/>
    <w:rsid w:val="008C024F"/>
    <w:rsid w:val="008E787E"/>
    <w:rsid w:val="00925611"/>
    <w:rsid w:val="00930193"/>
    <w:rsid w:val="0093506D"/>
    <w:rsid w:val="00935FBB"/>
    <w:rsid w:val="00946D7B"/>
    <w:rsid w:val="009946CA"/>
    <w:rsid w:val="0099620D"/>
    <w:rsid w:val="009A2234"/>
    <w:rsid w:val="009E256C"/>
    <w:rsid w:val="00A33783"/>
    <w:rsid w:val="00A6653A"/>
    <w:rsid w:val="00A8048C"/>
    <w:rsid w:val="00A807A0"/>
    <w:rsid w:val="00AA1FCE"/>
    <w:rsid w:val="00AA44F3"/>
    <w:rsid w:val="00AA6891"/>
    <w:rsid w:val="00AE7D8A"/>
    <w:rsid w:val="00B06E5D"/>
    <w:rsid w:val="00B16E4E"/>
    <w:rsid w:val="00B72BB7"/>
    <w:rsid w:val="00B83C01"/>
    <w:rsid w:val="00BE3C7F"/>
    <w:rsid w:val="00BF5F9C"/>
    <w:rsid w:val="00C12E2F"/>
    <w:rsid w:val="00C31D91"/>
    <w:rsid w:val="00C57C31"/>
    <w:rsid w:val="00C66AB0"/>
    <w:rsid w:val="00CC1308"/>
    <w:rsid w:val="00CC34A5"/>
    <w:rsid w:val="00CC4AAB"/>
    <w:rsid w:val="00CD497F"/>
    <w:rsid w:val="00CD649D"/>
    <w:rsid w:val="00CF773B"/>
    <w:rsid w:val="00D107D3"/>
    <w:rsid w:val="00D10E4D"/>
    <w:rsid w:val="00D233AF"/>
    <w:rsid w:val="00D506D4"/>
    <w:rsid w:val="00DB0C04"/>
    <w:rsid w:val="00DB130F"/>
    <w:rsid w:val="00DF11D7"/>
    <w:rsid w:val="00E07D83"/>
    <w:rsid w:val="00E22925"/>
    <w:rsid w:val="00E27212"/>
    <w:rsid w:val="00E3402F"/>
    <w:rsid w:val="00E57AC7"/>
    <w:rsid w:val="00E74F3F"/>
    <w:rsid w:val="00EA7BBB"/>
    <w:rsid w:val="00EB2585"/>
    <w:rsid w:val="00EC379A"/>
    <w:rsid w:val="00EE0AB0"/>
    <w:rsid w:val="00F35297"/>
    <w:rsid w:val="00F40EED"/>
    <w:rsid w:val="00F4406B"/>
    <w:rsid w:val="00F52EA9"/>
    <w:rsid w:val="00F53B53"/>
    <w:rsid w:val="00FC15B0"/>
    <w:rsid w:val="00FC3880"/>
    <w:rsid w:val="00FD49AF"/>
  </w:rsids>
  <m:mathPr>
    <m:mathFont m:val="Times New Roman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ＭＳ 明朝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92BB1"/>
    <w:rPr>
      <w:sz w:val="24"/>
      <w:szCs w:val="24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SC1660">
    <w:name w:val="SC1660"/>
    <w:uiPriority w:val="99"/>
    <w:rsid w:val="0056272A"/>
    <w:rPr>
      <w:color w:val="000000"/>
      <w:sz w:val="21"/>
    </w:rPr>
  </w:style>
  <w:style w:type="paragraph" w:customStyle="1" w:styleId="SP77840">
    <w:name w:val="SP77840"/>
    <w:basedOn w:val="Normal"/>
    <w:next w:val="Normal"/>
    <w:uiPriority w:val="99"/>
    <w:rsid w:val="009A2234"/>
    <w:pPr>
      <w:widowControl w:val="0"/>
      <w:autoSpaceDE w:val="0"/>
      <w:autoSpaceDN w:val="0"/>
      <w:adjustRightInd w:val="0"/>
    </w:pPr>
    <w:rPr>
      <w:rFonts w:ascii="Times New Roman" w:hAnsi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oNotRelyOnCSS/>
  <w:doNotSaveAsSingleFile/>
  <w:doNotOrganizeInFolder/>
  <w:doNotUseLongFileNames/>
  <w:pixelsPerInch w:val="0"/>
  <w:targetScreenSz w:val="544x376"/>
</w:webSettings>
</file>

<file path=word/_rels/document.xml.rels><?xml version="1.0" encoding="UTF-8" standalone="yes"?>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8</Pages>
  <Words>3862</Words>
  <Characters>22400</Characters>
  <Application>Microsoft Macintosh Word</Application>
  <DocSecurity>0</DocSecurity>
  <Lines>0</Lines>
  <Paragraphs>0</Paragraphs>
  <ScaleCrop>false</ScaleCrop>
  <Company>University of Uppsala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co Cardenas</dc:creator>
  <cp:keywords/>
  <cp:lastModifiedBy>Paco Cardenas</cp:lastModifiedBy>
  <cp:revision>64</cp:revision>
  <dcterms:created xsi:type="dcterms:W3CDTF">2013-05-02T19:58:00Z</dcterms:created>
  <dcterms:modified xsi:type="dcterms:W3CDTF">2013-05-02T20:00:00Z</dcterms:modified>
</cp:coreProperties>
</file>